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018084" w14:textId="77777777" w:rsidR="00B45E6C" w:rsidRDefault="00B45E6C" w:rsidP="00B45E6C">
      <w:pPr>
        <w:pStyle w:val="Heading1"/>
      </w:pPr>
      <w:r w:rsidRPr="00273464">
        <w:t xml:space="preserve">Prom02 – </w:t>
      </w:r>
      <w:r>
        <w:t xml:space="preserve">Appendices </w:t>
      </w:r>
    </w:p>
    <w:p w14:paraId="0FAC36C6" w14:textId="77777777" w:rsidR="00B45E6C" w:rsidRDefault="00B45E6C" w:rsidP="00B45E6C">
      <w:r>
        <w:t>Student Name: Yue Fung (Lewis)</w:t>
      </w:r>
    </w:p>
    <w:p w14:paraId="5CBE1648" w14:textId="77777777" w:rsidR="00B45E6C" w:rsidRDefault="00B45E6C" w:rsidP="00B45E6C">
      <w:r>
        <w:t>Student Number : 199124958</w:t>
      </w:r>
    </w:p>
    <w:p w14:paraId="0369A585" w14:textId="77777777" w:rsidR="00B45E6C" w:rsidRDefault="00B45E6C" w:rsidP="00B45E6C">
      <w:r>
        <w:t>Programme: MSc Data Science</w:t>
      </w:r>
    </w:p>
    <w:p w14:paraId="06FF9F3C" w14:textId="77777777" w:rsidR="00B45E6C" w:rsidRPr="00994BC7" w:rsidRDefault="00B45E6C" w:rsidP="00B45E6C">
      <w:pPr>
        <w:pStyle w:val="Heading1"/>
        <w:numPr>
          <w:ilvl w:val="0"/>
          <w:numId w:val="1"/>
        </w:numPr>
        <w:rPr>
          <w:b/>
          <w:bCs/>
          <w:lang w:val="en-HK"/>
        </w:rPr>
      </w:pPr>
      <w:r w:rsidRPr="00994BC7">
        <w:rPr>
          <w:b/>
          <w:bCs/>
          <w:lang w:val="en-HK"/>
        </w:rPr>
        <w:t xml:space="preserve">Project Achievements, Challenges and Impacts </w:t>
      </w:r>
    </w:p>
    <w:p w14:paraId="178C71F4" w14:textId="77777777" w:rsidR="00B45E6C" w:rsidRDefault="00B45E6C" w:rsidP="00B45E6C"/>
    <w:p w14:paraId="01FC571D" w14:textId="77777777" w:rsidR="00B45E6C" w:rsidRDefault="00B45E6C" w:rsidP="00B45E6C">
      <w:pPr>
        <w:pStyle w:val="Heading2"/>
        <w:numPr>
          <w:ilvl w:val="0"/>
          <w:numId w:val="2"/>
        </w:numPr>
        <w:rPr>
          <w:lang w:val="en-HK"/>
        </w:rPr>
      </w:pPr>
      <w:r w:rsidRPr="00994BC7">
        <w:rPr>
          <w:lang w:val="en-HK"/>
        </w:rPr>
        <w:t>Achievements</w:t>
      </w:r>
    </w:p>
    <w:p w14:paraId="48A6B339" w14:textId="77777777" w:rsidR="00B45E6C" w:rsidRDefault="00B45E6C" w:rsidP="00B45E6C"/>
    <w:p w14:paraId="3E367AAF" w14:textId="77777777" w:rsidR="00B45E6C" w:rsidRDefault="00B45E6C" w:rsidP="00B45E6C">
      <w:pPr>
        <w:jc w:val="both"/>
      </w:pPr>
      <w:r w:rsidRPr="00663647">
        <w:t xml:space="preserve">After all, </w:t>
      </w:r>
      <w:proofErr w:type="spellStart"/>
      <w:r w:rsidRPr="00663647">
        <w:t>Ambros</w:t>
      </w:r>
      <w:proofErr w:type="spellEnd"/>
      <w:r w:rsidRPr="00663647">
        <w:t xml:space="preserve"> instructed me to prepare such </w:t>
      </w:r>
      <w:r>
        <w:t>research</w:t>
      </w:r>
      <w:r w:rsidRPr="00663647">
        <w:t>, and their main goal might be to develop a</w:t>
      </w:r>
      <w:r>
        <w:t>n option which relied on</w:t>
      </w:r>
      <w:r w:rsidRPr="00663647">
        <w:t xml:space="preserve"> professional s</w:t>
      </w:r>
      <w:r>
        <w:t>ervices which could be less depend on machine learning result and build a data product</w:t>
      </w:r>
      <w:r w:rsidRPr="00663647">
        <w:t xml:space="preserve">. </w:t>
      </w:r>
      <w:r>
        <w:t>Hence, I have</w:t>
      </w:r>
      <w:r w:rsidRPr="00663647">
        <w:t xml:space="preserve"> three </w:t>
      </w:r>
      <w:r>
        <w:t xml:space="preserve">critical </w:t>
      </w:r>
      <w:r w:rsidRPr="00663647">
        <w:t xml:space="preserve">points </w:t>
      </w:r>
      <w:r>
        <w:t xml:space="preserve">that </w:t>
      </w:r>
      <w:r w:rsidRPr="00663647">
        <w:t xml:space="preserve">I </w:t>
      </w:r>
      <w:r>
        <w:t>should</w:t>
      </w:r>
      <w:r w:rsidRPr="00663647">
        <w:t xml:space="preserve"> communicate my success in </w:t>
      </w:r>
      <w:r>
        <w:t>this research</w:t>
      </w:r>
      <w:r w:rsidRPr="00663647">
        <w:t xml:space="preserve"> to</w:t>
      </w:r>
      <w:r>
        <w:t xml:space="preserve"> drive the new product – Machine Learning as SaaS instead of developing a professional service team. </w:t>
      </w:r>
    </w:p>
    <w:p w14:paraId="5C27E014" w14:textId="6745BC73" w:rsidR="00F47547" w:rsidRDefault="00F47547"/>
    <w:tbl>
      <w:tblPr>
        <w:tblStyle w:val="GridTable6Colourful"/>
        <w:tblW w:w="0" w:type="auto"/>
        <w:tblLook w:val="04A0" w:firstRow="1" w:lastRow="0" w:firstColumn="1" w:lastColumn="0" w:noHBand="0" w:noVBand="1"/>
      </w:tblPr>
      <w:tblGrid>
        <w:gridCol w:w="3581"/>
        <w:gridCol w:w="3495"/>
        <w:gridCol w:w="3453"/>
        <w:gridCol w:w="4917"/>
      </w:tblGrid>
      <w:tr w:rsidR="00B45E6C" w14:paraId="2A226267" w14:textId="77777777" w:rsidTr="00AB3E01">
        <w:trPr>
          <w:cnfStyle w:val="100000000000" w:firstRow="1" w:lastRow="0" w:firstColumn="0" w:lastColumn="0" w:oddVBand="0" w:evenVBand="0" w:oddHBand="0"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3581" w:type="dxa"/>
          </w:tcPr>
          <w:p w14:paraId="3D2BFB37" w14:textId="77777777" w:rsidR="00B45E6C" w:rsidRPr="00B45E6C" w:rsidRDefault="00B45E6C" w:rsidP="00F47547">
            <w:pPr>
              <w:rPr>
                <w:sz w:val="28"/>
                <w:szCs w:val="28"/>
              </w:rPr>
            </w:pPr>
            <w:r w:rsidRPr="00B45E6C">
              <w:rPr>
                <w:sz w:val="28"/>
                <w:szCs w:val="28"/>
              </w:rPr>
              <w:t>Achievement</w:t>
            </w:r>
          </w:p>
        </w:tc>
        <w:tc>
          <w:tcPr>
            <w:tcW w:w="3495" w:type="dxa"/>
          </w:tcPr>
          <w:p w14:paraId="5B515461" w14:textId="77777777" w:rsidR="00B45E6C" w:rsidRPr="00B45E6C" w:rsidRDefault="00B45E6C" w:rsidP="00F47547">
            <w:pPr>
              <w:cnfStyle w:val="100000000000" w:firstRow="1" w:lastRow="0" w:firstColumn="0" w:lastColumn="0" w:oddVBand="0" w:evenVBand="0" w:oddHBand="0" w:evenHBand="0" w:firstRowFirstColumn="0" w:firstRowLastColumn="0" w:lastRowFirstColumn="0" w:lastRowLastColumn="0"/>
              <w:rPr>
                <w:sz w:val="28"/>
                <w:szCs w:val="28"/>
              </w:rPr>
            </w:pPr>
            <w:r w:rsidRPr="00B45E6C">
              <w:rPr>
                <w:sz w:val="28"/>
                <w:szCs w:val="28"/>
              </w:rPr>
              <w:t>Significance</w:t>
            </w:r>
          </w:p>
        </w:tc>
        <w:tc>
          <w:tcPr>
            <w:tcW w:w="3453" w:type="dxa"/>
          </w:tcPr>
          <w:p w14:paraId="5A1F008D" w14:textId="77777777" w:rsidR="00B45E6C" w:rsidRPr="00B45E6C" w:rsidRDefault="00B45E6C" w:rsidP="00F47547">
            <w:pPr>
              <w:pStyle w:val="NormalWeb"/>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8"/>
                <w:szCs w:val="28"/>
              </w:rPr>
            </w:pPr>
            <w:r w:rsidRPr="00B45E6C">
              <w:rPr>
                <w:rFonts w:ascii="Calibri" w:hAnsi="Calibri" w:cs="Calibri"/>
                <w:sz w:val="28"/>
                <w:szCs w:val="28"/>
              </w:rPr>
              <w:t xml:space="preserve">Skills &amp; Knowledge </w:t>
            </w:r>
          </w:p>
        </w:tc>
        <w:tc>
          <w:tcPr>
            <w:tcW w:w="4917" w:type="dxa"/>
          </w:tcPr>
          <w:p w14:paraId="72650FF7" w14:textId="77777777" w:rsidR="00B45E6C" w:rsidRPr="00B45E6C" w:rsidRDefault="00B45E6C" w:rsidP="00F47547">
            <w:pPr>
              <w:cnfStyle w:val="100000000000" w:firstRow="1" w:lastRow="0" w:firstColumn="0" w:lastColumn="0" w:oddVBand="0" w:evenVBand="0" w:oddHBand="0" w:evenHBand="0" w:firstRowFirstColumn="0" w:firstRowLastColumn="0" w:lastRowFirstColumn="0" w:lastRowLastColumn="0"/>
              <w:rPr>
                <w:sz w:val="28"/>
                <w:szCs w:val="28"/>
              </w:rPr>
            </w:pPr>
            <w:r w:rsidRPr="00B45E6C">
              <w:rPr>
                <w:sz w:val="28"/>
                <w:szCs w:val="28"/>
              </w:rPr>
              <w:t xml:space="preserve">Evidence </w:t>
            </w:r>
          </w:p>
        </w:tc>
      </w:tr>
      <w:tr w:rsidR="00B45E6C" w14:paraId="3D3ACF45" w14:textId="77777777" w:rsidTr="00AB3E01">
        <w:trPr>
          <w:cnfStyle w:val="000000100000" w:firstRow="0" w:lastRow="0" w:firstColumn="0" w:lastColumn="0" w:oddVBand="0" w:evenVBand="0" w:oddHBand="1" w:evenHBand="0" w:firstRowFirstColumn="0" w:firstRowLastColumn="0" w:lastRowFirstColumn="0" w:lastRowLastColumn="0"/>
          <w:trHeight w:val="708"/>
        </w:trPr>
        <w:tc>
          <w:tcPr>
            <w:cnfStyle w:val="001000000000" w:firstRow="0" w:lastRow="0" w:firstColumn="1" w:lastColumn="0" w:oddVBand="0" w:evenVBand="0" w:oddHBand="0" w:evenHBand="0" w:firstRowFirstColumn="0" w:firstRowLastColumn="0" w:lastRowFirstColumn="0" w:lastRowLastColumn="0"/>
            <w:tcW w:w="3581" w:type="dxa"/>
          </w:tcPr>
          <w:p w14:paraId="0425E403" w14:textId="42E81405" w:rsidR="00B45E6C" w:rsidRPr="00A92098" w:rsidRDefault="00696D56" w:rsidP="00F47547">
            <w:pPr>
              <w:rPr>
                <w:b w:val="0"/>
                <w:bCs w:val="0"/>
              </w:rPr>
            </w:pPr>
            <w:r w:rsidRPr="00A92098">
              <w:rPr>
                <w:b w:val="0"/>
                <w:bCs w:val="0"/>
              </w:rPr>
              <w:t>The result provide</w:t>
            </w:r>
            <w:r w:rsidR="00AC63BA" w:rsidRPr="00A92098">
              <w:rPr>
                <w:b w:val="0"/>
                <w:bCs w:val="0"/>
              </w:rPr>
              <w:t xml:space="preserve">d a great machine learning </w:t>
            </w:r>
            <w:r w:rsidRPr="00A92098">
              <w:rPr>
                <w:b w:val="0"/>
                <w:bCs w:val="0"/>
              </w:rPr>
              <w:t xml:space="preserve">model for customer who needs to understand the pattern of opening a new </w:t>
            </w:r>
            <w:r w:rsidR="007D54AC" w:rsidRPr="00A92098">
              <w:rPr>
                <w:b w:val="0"/>
                <w:bCs w:val="0"/>
              </w:rPr>
              <w:t xml:space="preserve">restaurant. </w:t>
            </w:r>
          </w:p>
        </w:tc>
        <w:tc>
          <w:tcPr>
            <w:tcW w:w="3495" w:type="dxa"/>
          </w:tcPr>
          <w:p w14:paraId="3CA8EB5B" w14:textId="1E299C29" w:rsidR="00B45E6C" w:rsidRDefault="00906EB5" w:rsidP="00F47547">
            <w:pPr>
              <w:cnfStyle w:val="000000100000" w:firstRow="0" w:lastRow="0" w:firstColumn="0" w:lastColumn="0" w:oddVBand="0" w:evenVBand="0" w:oddHBand="1" w:evenHBand="0" w:firstRowFirstColumn="0" w:firstRowLastColumn="0" w:lastRowFirstColumn="0" w:lastRowLastColumn="0"/>
            </w:pPr>
            <w:r w:rsidRPr="00906EB5">
              <w:t>According to the practice of this research, it may become F&amp;B industry knowledge for restaurants to source a new location.</w:t>
            </w:r>
          </w:p>
        </w:tc>
        <w:tc>
          <w:tcPr>
            <w:tcW w:w="3453" w:type="dxa"/>
          </w:tcPr>
          <w:p w14:paraId="0E9B27FC" w14:textId="77777777" w:rsidR="00B45E6C" w:rsidRDefault="007802D5" w:rsidP="007802D5">
            <w:pPr>
              <w:cnfStyle w:val="000000100000" w:firstRow="0" w:lastRow="0" w:firstColumn="0" w:lastColumn="0" w:oddVBand="0" w:evenVBand="0" w:oddHBand="1" w:evenHBand="0" w:firstRowFirstColumn="0" w:firstRowLastColumn="0" w:lastRowFirstColumn="0" w:lastRowLastColumn="0"/>
            </w:pPr>
            <w:r>
              <w:t>-F&amp;B domain knowledge</w:t>
            </w:r>
          </w:p>
          <w:p w14:paraId="36A8D525" w14:textId="77777777" w:rsidR="007802D5" w:rsidRDefault="007802D5" w:rsidP="007802D5">
            <w:pPr>
              <w:cnfStyle w:val="000000100000" w:firstRow="0" w:lastRow="0" w:firstColumn="0" w:lastColumn="0" w:oddVBand="0" w:evenVBand="0" w:oddHBand="1" w:evenHBand="0" w:firstRowFirstColumn="0" w:firstRowLastColumn="0" w:lastRowFirstColumn="0" w:lastRowLastColumn="0"/>
            </w:pPr>
            <w:r>
              <w:t>-Excel, Python and Data cleaning</w:t>
            </w:r>
          </w:p>
          <w:p w14:paraId="06BD4178" w14:textId="77777777" w:rsidR="007802D5" w:rsidRDefault="007802D5" w:rsidP="007802D5">
            <w:pPr>
              <w:cnfStyle w:val="000000100000" w:firstRow="0" w:lastRow="0" w:firstColumn="0" w:lastColumn="0" w:oddVBand="0" w:evenVBand="0" w:oddHBand="1" w:evenHBand="0" w:firstRowFirstColumn="0" w:firstRowLastColumn="0" w:lastRowFirstColumn="0" w:lastRowLastColumn="0"/>
            </w:pPr>
            <w:r>
              <w:t>-Data analysis</w:t>
            </w:r>
          </w:p>
          <w:p w14:paraId="40C14684" w14:textId="77777777" w:rsidR="00603D03" w:rsidRDefault="00603D03" w:rsidP="007802D5">
            <w:pPr>
              <w:cnfStyle w:val="000000100000" w:firstRow="0" w:lastRow="0" w:firstColumn="0" w:lastColumn="0" w:oddVBand="0" w:evenVBand="0" w:oddHBand="1" w:evenHBand="0" w:firstRowFirstColumn="0" w:firstRowLastColumn="0" w:lastRowFirstColumn="0" w:lastRowLastColumn="0"/>
            </w:pPr>
            <w:r>
              <w:t>-ML algorithm selection</w:t>
            </w:r>
          </w:p>
          <w:p w14:paraId="3759D89A" w14:textId="35E1D7B0" w:rsidR="00603D03" w:rsidRPr="007802D5" w:rsidRDefault="00603D03" w:rsidP="007802D5">
            <w:pPr>
              <w:cnfStyle w:val="000000100000" w:firstRow="0" w:lastRow="0" w:firstColumn="0" w:lastColumn="0" w:oddVBand="0" w:evenVBand="0" w:oddHBand="1" w:evenHBand="0" w:firstRowFirstColumn="0" w:firstRowLastColumn="0" w:lastRowFirstColumn="0" w:lastRowLastColumn="0"/>
            </w:pPr>
            <w:r>
              <w:t>-Problem solving skills</w:t>
            </w:r>
          </w:p>
        </w:tc>
        <w:tc>
          <w:tcPr>
            <w:tcW w:w="4917" w:type="dxa"/>
          </w:tcPr>
          <w:p w14:paraId="319DD0A7" w14:textId="77777777" w:rsidR="00B45E6C" w:rsidRDefault="003D091E" w:rsidP="00F47547">
            <w:pPr>
              <w:cnfStyle w:val="000000100000" w:firstRow="0" w:lastRow="0" w:firstColumn="0" w:lastColumn="0" w:oddVBand="0" w:evenVBand="0" w:oddHBand="1" w:evenHBand="0" w:firstRowFirstColumn="0" w:firstRowLastColumn="0" w:lastRowFirstColumn="0" w:lastRowLastColumn="0"/>
              <w:rPr>
                <w:rStyle w:val="Hyperlink"/>
              </w:rPr>
            </w:pPr>
            <w:hyperlink w:anchor="_ENREF_4" w:tooltip="Brown, 1993 #174" w:history="1">
              <w:r w:rsidR="00603D03" w:rsidRPr="00F00C39">
                <w:rPr>
                  <w:rStyle w:val="Hyperlink"/>
                </w:rPr>
                <w:t>Brown and Mitchell, 1993</w:t>
              </w:r>
            </w:hyperlink>
          </w:p>
          <w:p w14:paraId="4C4CFFF0" w14:textId="77777777" w:rsidR="00603D03" w:rsidRDefault="003D091E" w:rsidP="00F47547">
            <w:pPr>
              <w:cnfStyle w:val="000000100000" w:firstRow="0" w:lastRow="0" w:firstColumn="0" w:lastColumn="0" w:oddVBand="0" w:evenVBand="0" w:oddHBand="1" w:evenHBand="0" w:firstRowFirstColumn="0" w:firstRowLastColumn="0" w:lastRowFirstColumn="0" w:lastRowLastColumn="0"/>
              <w:rPr>
                <w:rStyle w:val="Hyperlink"/>
              </w:rPr>
            </w:pPr>
            <w:hyperlink w:anchor="_ENREF_2" w:tooltip="Ayyadevara, 2018 #198" w:history="1">
              <w:proofErr w:type="spellStart"/>
              <w:r w:rsidR="00603D03" w:rsidRPr="00F00C39">
                <w:rPr>
                  <w:rStyle w:val="Hyperlink"/>
                </w:rPr>
                <w:t>Ayyadevara</w:t>
              </w:r>
              <w:proofErr w:type="spellEnd"/>
              <w:r w:rsidR="00603D03" w:rsidRPr="00F00C39">
                <w:rPr>
                  <w:rStyle w:val="Hyperlink"/>
                </w:rPr>
                <w:t>, 2018</w:t>
              </w:r>
            </w:hyperlink>
          </w:p>
          <w:p w14:paraId="5B6CA5B6" w14:textId="77777777" w:rsidR="00603D03" w:rsidRDefault="003D091E" w:rsidP="00F47547">
            <w:pPr>
              <w:cnfStyle w:val="000000100000" w:firstRow="0" w:lastRow="0" w:firstColumn="0" w:lastColumn="0" w:oddVBand="0" w:evenVBand="0" w:oddHBand="1" w:evenHBand="0" w:firstRowFirstColumn="0" w:firstRowLastColumn="0" w:lastRowFirstColumn="0" w:lastRowLastColumn="0"/>
              <w:rPr>
                <w:rStyle w:val="Hyperlink"/>
              </w:rPr>
            </w:pPr>
            <w:hyperlink w:anchor="_ENREF_11" w:tooltip="Kim, 2006 #171" w:history="1">
              <w:r w:rsidR="00603D03" w:rsidRPr="00F00C39">
                <w:rPr>
                  <w:rStyle w:val="Hyperlink"/>
                </w:rPr>
                <w:t>Kim and Gu, 2006</w:t>
              </w:r>
            </w:hyperlink>
          </w:p>
          <w:p w14:paraId="0CD75DEC" w14:textId="78AF8C9F" w:rsidR="007C3140" w:rsidRDefault="0010331B" w:rsidP="00F47547">
            <w:pPr>
              <w:cnfStyle w:val="000000100000" w:firstRow="0" w:lastRow="0" w:firstColumn="0" w:lastColumn="0" w:oddVBand="0" w:evenVBand="0" w:oddHBand="1" w:evenHBand="0" w:firstRowFirstColumn="0" w:firstRowLastColumn="0" w:lastRowFirstColumn="0" w:lastRowLastColumn="0"/>
            </w:pPr>
            <w:r>
              <w:t xml:space="preserve">Refer to </w:t>
            </w:r>
            <w:r w:rsidR="00520DEF">
              <w:t xml:space="preserve">Chapter </w:t>
            </w:r>
            <w:r w:rsidR="00AA1E42">
              <w:t>4</w:t>
            </w:r>
          </w:p>
        </w:tc>
      </w:tr>
      <w:tr w:rsidR="00B45E6C" w14:paraId="017978A9" w14:textId="77777777" w:rsidTr="00AB3E01">
        <w:trPr>
          <w:trHeight w:val="731"/>
        </w:trPr>
        <w:tc>
          <w:tcPr>
            <w:cnfStyle w:val="001000000000" w:firstRow="0" w:lastRow="0" w:firstColumn="1" w:lastColumn="0" w:oddVBand="0" w:evenVBand="0" w:oddHBand="0" w:evenHBand="0" w:firstRowFirstColumn="0" w:firstRowLastColumn="0" w:lastRowFirstColumn="0" w:lastRowLastColumn="0"/>
            <w:tcW w:w="3581" w:type="dxa"/>
          </w:tcPr>
          <w:p w14:paraId="142E6E2C" w14:textId="5B130B3E" w:rsidR="00B45E6C" w:rsidRPr="00A92098" w:rsidRDefault="007D54AC" w:rsidP="00F47547">
            <w:pPr>
              <w:rPr>
                <w:b w:val="0"/>
                <w:bCs w:val="0"/>
              </w:rPr>
            </w:pPr>
            <w:r w:rsidRPr="00A92098">
              <w:rPr>
                <w:b w:val="0"/>
                <w:bCs w:val="0"/>
              </w:rPr>
              <w:t>Better prediction of restaurant sales and customer service based upon earlier customer behaviour data.</w:t>
            </w:r>
          </w:p>
        </w:tc>
        <w:tc>
          <w:tcPr>
            <w:tcW w:w="3495" w:type="dxa"/>
          </w:tcPr>
          <w:p w14:paraId="54455B3C" w14:textId="2BFF3427" w:rsidR="00B45E6C" w:rsidRDefault="00906EB5" w:rsidP="00F47547">
            <w:pPr>
              <w:cnfStyle w:val="000000000000" w:firstRow="0" w:lastRow="0" w:firstColumn="0" w:lastColumn="0" w:oddVBand="0" w:evenVBand="0" w:oddHBand="0" w:evenHBand="0" w:firstRowFirstColumn="0" w:firstRowLastColumn="0" w:lastRowFirstColumn="0" w:lastRowLastColumn="0"/>
            </w:pPr>
            <w:r w:rsidRPr="00906EB5">
              <w:t>For restaurant operators who need to plan forward for future expansion or cost savings, restaurant sales forecasts are a critical consideration factor.</w:t>
            </w:r>
          </w:p>
        </w:tc>
        <w:tc>
          <w:tcPr>
            <w:tcW w:w="3453" w:type="dxa"/>
          </w:tcPr>
          <w:p w14:paraId="1FDE135C" w14:textId="77777777" w:rsidR="00B45E6C" w:rsidRDefault="007802D5" w:rsidP="00F47547">
            <w:pPr>
              <w:cnfStyle w:val="000000000000" w:firstRow="0" w:lastRow="0" w:firstColumn="0" w:lastColumn="0" w:oddVBand="0" w:evenVBand="0" w:oddHBand="0" w:evenHBand="0" w:firstRowFirstColumn="0" w:firstRowLastColumn="0" w:lastRowFirstColumn="0" w:lastRowLastColumn="0"/>
            </w:pPr>
            <w:r>
              <w:t>-Feature engineering</w:t>
            </w:r>
          </w:p>
          <w:p w14:paraId="10BF035F" w14:textId="77777777" w:rsidR="007802D5" w:rsidRDefault="007802D5" w:rsidP="00F47547">
            <w:pPr>
              <w:cnfStyle w:val="000000000000" w:firstRow="0" w:lastRow="0" w:firstColumn="0" w:lastColumn="0" w:oddVBand="0" w:evenVBand="0" w:oddHBand="0" w:evenHBand="0" w:firstRowFirstColumn="0" w:firstRowLastColumn="0" w:lastRowFirstColumn="0" w:lastRowLastColumn="0"/>
            </w:pPr>
            <w:r>
              <w:t>-ML algorithm selection and cross validation</w:t>
            </w:r>
          </w:p>
          <w:p w14:paraId="2B0069E5" w14:textId="77777777" w:rsidR="007802D5" w:rsidRDefault="007802D5" w:rsidP="00F47547">
            <w:pPr>
              <w:cnfStyle w:val="000000000000" w:firstRow="0" w:lastRow="0" w:firstColumn="0" w:lastColumn="0" w:oddVBand="0" w:evenVBand="0" w:oddHBand="0" w:evenHBand="0" w:firstRowFirstColumn="0" w:firstRowLastColumn="0" w:lastRowFirstColumn="0" w:lastRowLastColumn="0"/>
            </w:pPr>
            <w:r>
              <w:t>-Data Modelling</w:t>
            </w:r>
          </w:p>
          <w:p w14:paraId="03C9F10E" w14:textId="51029EE7" w:rsidR="00603D03" w:rsidRDefault="00603D03" w:rsidP="00F47547">
            <w:pPr>
              <w:cnfStyle w:val="000000000000" w:firstRow="0" w:lastRow="0" w:firstColumn="0" w:lastColumn="0" w:oddVBand="0" w:evenVBand="0" w:oddHBand="0" w:evenHBand="0" w:firstRowFirstColumn="0" w:firstRowLastColumn="0" w:lastRowFirstColumn="0" w:lastRowLastColumn="0"/>
            </w:pPr>
            <w:r>
              <w:t xml:space="preserve">-Time management </w:t>
            </w:r>
          </w:p>
        </w:tc>
        <w:tc>
          <w:tcPr>
            <w:tcW w:w="4917" w:type="dxa"/>
          </w:tcPr>
          <w:p w14:paraId="0A6F240C" w14:textId="77777777" w:rsidR="00B45E6C" w:rsidRDefault="003D091E" w:rsidP="00F47547">
            <w:pPr>
              <w:cnfStyle w:val="000000000000" w:firstRow="0" w:lastRow="0" w:firstColumn="0" w:lastColumn="0" w:oddVBand="0" w:evenVBand="0" w:oddHBand="0" w:evenHBand="0" w:firstRowFirstColumn="0" w:firstRowLastColumn="0" w:lastRowFirstColumn="0" w:lastRowLastColumn="0"/>
              <w:rPr>
                <w:rStyle w:val="Hyperlink"/>
              </w:rPr>
            </w:pPr>
            <w:hyperlink w:anchor="_ENREF_25" w:tooltip="Tanizaki, 2019 #194" w:history="1">
              <w:proofErr w:type="spellStart"/>
              <w:r w:rsidR="00085254" w:rsidRPr="00F00C39">
                <w:rPr>
                  <w:rStyle w:val="Hyperlink"/>
                </w:rPr>
                <w:t>Tanizaki</w:t>
              </w:r>
              <w:proofErr w:type="spellEnd"/>
              <w:r w:rsidR="00085254" w:rsidRPr="00F00C39">
                <w:rPr>
                  <w:rStyle w:val="Hyperlink"/>
                </w:rPr>
                <w:t xml:space="preserve"> et al., 2019</w:t>
              </w:r>
            </w:hyperlink>
          </w:p>
          <w:p w14:paraId="64E2533E" w14:textId="77777777" w:rsidR="00085254" w:rsidRDefault="003D091E" w:rsidP="00F47547">
            <w:pPr>
              <w:cnfStyle w:val="000000000000" w:firstRow="0" w:lastRow="0" w:firstColumn="0" w:lastColumn="0" w:oddVBand="0" w:evenVBand="0" w:oddHBand="0" w:evenHBand="0" w:firstRowFirstColumn="0" w:firstRowLastColumn="0" w:lastRowFirstColumn="0" w:lastRowLastColumn="0"/>
              <w:rPr>
                <w:rStyle w:val="Hyperlink"/>
              </w:rPr>
            </w:pPr>
            <w:hyperlink w:anchor="_ENREF_14" w:tooltip="Lasek, 2016 #176" w:history="1">
              <w:proofErr w:type="spellStart"/>
              <w:r w:rsidR="00085254" w:rsidRPr="00F00C39">
                <w:rPr>
                  <w:rStyle w:val="Hyperlink"/>
                </w:rPr>
                <w:t>Lasek</w:t>
              </w:r>
              <w:proofErr w:type="spellEnd"/>
              <w:r w:rsidR="00085254" w:rsidRPr="00F00C39">
                <w:rPr>
                  <w:rStyle w:val="Hyperlink"/>
                </w:rPr>
                <w:t xml:space="preserve"> et al., 2016a</w:t>
              </w:r>
            </w:hyperlink>
          </w:p>
          <w:p w14:paraId="75315AE8" w14:textId="28FFB9EB" w:rsidR="00085254" w:rsidRDefault="0010331B" w:rsidP="00F47547">
            <w:pPr>
              <w:cnfStyle w:val="000000000000" w:firstRow="0" w:lastRow="0" w:firstColumn="0" w:lastColumn="0" w:oddVBand="0" w:evenVBand="0" w:oddHBand="0" w:evenHBand="0" w:firstRowFirstColumn="0" w:firstRowLastColumn="0" w:lastRowFirstColumn="0" w:lastRowLastColumn="0"/>
            </w:pPr>
            <w:r>
              <w:t xml:space="preserve">Refer to Chapter </w:t>
            </w:r>
            <w:r w:rsidR="00B71473">
              <w:t>3</w:t>
            </w:r>
          </w:p>
        </w:tc>
      </w:tr>
      <w:tr w:rsidR="00B45E6C" w14:paraId="44EC181C" w14:textId="77777777" w:rsidTr="00AB3E01">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3581" w:type="dxa"/>
          </w:tcPr>
          <w:p w14:paraId="2C16A0F8" w14:textId="4597B7B6" w:rsidR="00B45E6C" w:rsidRPr="00A92098" w:rsidRDefault="00AC63BA" w:rsidP="00F47547">
            <w:pPr>
              <w:rPr>
                <w:b w:val="0"/>
                <w:bCs w:val="0"/>
              </w:rPr>
            </w:pPr>
            <w:proofErr w:type="spellStart"/>
            <w:r w:rsidRPr="00A92098">
              <w:rPr>
                <w:b w:val="0"/>
                <w:bCs w:val="0"/>
              </w:rPr>
              <w:t>Ambros</w:t>
            </w:r>
            <w:proofErr w:type="spellEnd"/>
            <w:r w:rsidRPr="00A92098">
              <w:rPr>
                <w:b w:val="0"/>
                <w:bCs w:val="0"/>
              </w:rPr>
              <w:t xml:space="preserve"> will </w:t>
            </w:r>
            <w:r w:rsidR="007D54AC" w:rsidRPr="00A92098">
              <w:rPr>
                <w:b w:val="0"/>
                <w:bCs w:val="0"/>
              </w:rPr>
              <w:t>offer restaurant owner truly personalized services recommendations</w:t>
            </w:r>
          </w:p>
        </w:tc>
        <w:tc>
          <w:tcPr>
            <w:tcW w:w="3495" w:type="dxa"/>
          </w:tcPr>
          <w:p w14:paraId="7B2A1F0F" w14:textId="41531463" w:rsidR="00B45E6C" w:rsidRDefault="00906EB5" w:rsidP="00F47547">
            <w:pPr>
              <w:cnfStyle w:val="000000100000" w:firstRow="0" w:lastRow="0" w:firstColumn="0" w:lastColumn="0" w:oddVBand="0" w:evenVBand="0" w:oddHBand="1" w:evenHBand="0" w:firstRowFirstColumn="0" w:firstRowLastColumn="0" w:lastRowFirstColumn="0" w:lastRowLastColumn="0"/>
            </w:pPr>
            <w:r w:rsidRPr="00906EB5">
              <w:t xml:space="preserve">It enables </w:t>
            </w:r>
            <w:proofErr w:type="spellStart"/>
            <w:r w:rsidRPr="00906EB5">
              <w:t>Ambros</w:t>
            </w:r>
            <w:proofErr w:type="spellEnd"/>
            <w:r w:rsidRPr="00906EB5">
              <w:t xml:space="preserve"> to be more competitive in the industry by adding additional value to their existing SaaS product.</w:t>
            </w:r>
          </w:p>
        </w:tc>
        <w:tc>
          <w:tcPr>
            <w:tcW w:w="3453" w:type="dxa"/>
          </w:tcPr>
          <w:p w14:paraId="3A2395A6" w14:textId="77777777" w:rsidR="00B45E6C" w:rsidRDefault="007802D5" w:rsidP="007802D5">
            <w:pPr>
              <w:cnfStyle w:val="000000100000" w:firstRow="0" w:lastRow="0" w:firstColumn="0" w:lastColumn="0" w:oddVBand="0" w:evenVBand="0" w:oddHBand="1" w:evenHBand="0" w:firstRowFirstColumn="0" w:firstRowLastColumn="0" w:lastRowFirstColumn="0" w:lastRowLastColumn="0"/>
            </w:pPr>
            <w:r>
              <w:t>-Algorithms &amp; Optimization</w:t>
            </w:r>
          </w:p>
          <w:p w14:paraId="7AFB310B" w14:textId="77777777" w:rsidR="007802D5" w:rsidRDefault="007802D5" w:rsidP="007802D5">
            <w:pPr>
              <w:cnfStyle w:val="000000100000" w:firstRow="0" w:lastRow="0" w:firstColumn="0" w:lastColumn="0" w:oddVBand="0" w:evenVBand="0" w:oddHBand="1" w:evenHBand="0" w:firstRowFirstColumn="0" w:firstRowLastColumn="0" w:lastRowFirstColumn="0" w:lastRowLastColumn="0"/>
            </w:pPr>
            <w:r>
              <w:t xml:space="preserve">-Python </w:t>
            </w:r>
            <w:r w:rsidR="00603D03">
              <w:t>programming</w:t>
            </w:r>
          </w:p>
          <w:p w14:paraId="2CF0FD55" w14:textId="77777777" w:rsidR="00603D03" w:rsidRDefault="00603D03" w:rsidP="007802D5">
            <w:pPr>
              <w:cnfStyle w:val="000000100000" w:firstRow="0" w:lastRow="0" w:firstColumn="0" w:lastColumn="0" w:oddVBand="0" w:evenVBand="0" w:oddHBand="1" w:evenHBand="0" w:firstRowFirstColumn="0" w:firstRowLastColumn="0" w:lastRowFirstColumn="0" w:lastRowLastColumn="0"/>
            </w:pPr>
            <w:r>
              <w:t>-Data structures</w:t>
            </w:r>
          </w:p>
          <w:p w14:paraId="19F68D68" w14:textId="4E70DB55" w:rsidR="00603D03" w:rsidRPr="007802D5" w:rsidRDefault="00603D03" w:rsidP="007802D5">
            <w:pPr>
              <w:cnfStyle w:val="000000100000" w:firstRow="0" w:lastRow="0" w:firstColumn="0" w:lastColumn="0" w:oddVBand="0" w:evenVBand="0" w:oddHBand="1" w:evenHBand="0" w:firstRowFirstColumn="0" w:firstRowLastColumn="0" w:lastRowFirstColumn="0" w:lastRowLastColumn="0"/>
            </w:pPr>
            <w:r>
              <w:t>-Problem solving skills</w:t>
            </w:r>
          </w:p>
        </w:tc>
        <w:tc>
          <w:tcPr>
            <w:tcW w:w="4917" w:type="dxa"/>
          </w:tcPr>
          <w:p w14:paraId="2378BF45" w14:textId="77777777" w:rsidR="00B45E6C" w:rsidRDefault="003D091E" w:rsidP="00F47547">
            <w:pPr>
              <w:cnfStyle w:val="000000100000" w:firstRow="0" w:lastRow="0" w:firstColumn="0" w:lastColumn="0" w:oddVBand="0" w:evenVBand="0" w:oddHBand="1" w:evenHBand="0" w:firstRowFirstColumn="0" w:firstRowLastColumn="0" w:lastRowFirstColumn="0" w:lastRowLastColumn="0"/>
              <w:rPr>
                <w:rFonts w:asciiTheme="majorBidi" w:hAnsiTheme="majorBidi"/>
                <w:noProof/>
              </w:rPr>
            </w:pPr>
            <w:hyperlink w:anchor="_ENREF_18" w:tooltip="Mathur, 2018 #196" w:history="1">
              <w:r w:rsidR="00603D03" w:rsidRPr="00F00C39">
                <w:rPr>
                  <w:rStyle w:val="Hyperlink"/>
                </w:rPr>
                <w:t>Mathur, 2018</w:t>
              </w:r>
            </w:hyperlink>
            <w:r w:rsidR="00603D03">
              <w:rPr>
                <w:rFonts w:asciiTheme="majorBidi" w:hAnsiTheme="majorBidi"/>
                <w:noProof/>
              </w:rPr>
              <w:t>,</w:t>
            </w:r>
          </w:p>
          <w:p w14:paraId="1D9A2364" w14:textId="77777777" w:rsidR="00603D03" w:rsidRDefault="003D091E" w:rsidP="00F47547">
            <w:pPr>
              <w:cnfStyle w:val="000000100000" w:firstRow="0" w:lastRow="0" w:firstColumn="0" w:lastColumn="0" w:oddVBand="0" w:evenVBand="0" w:oddHBand="1" w:evenHBand="0" w:firstRowFirstColumn="0" w:firstRowLastColumn="0" w:lastRowFirstColumn="0" w:lastRowLastColumn="0"/>
              <w:rPr>
                <w:rFonts w:asciiTheme="majorBidi" w:hAnsiTheme="majorBidi"/>
                <w:noProof/>
              </w:rPr>
            </w:pPr>
            <w:hyperlink w:anchor="_ENREF_17" w:tooltip="Lian, 2017 #173" w:history="1">
              <w:r w:rsidR="00603D03" w:rsidRPr="00F00C39">
                <w:rPr>
                  <w:rStyle w:val="Hyperlink"/>
                </w:rPr>
                <w:t>Lian et al., 2017b</w:t>
              </w:r>
            </w:hyperlink>
            <w:r w:rsidR="00603D03">
              <w:rPr>
                <w:rFonts w:asciiTheme="majorBidi" w:hAnsiTheme="majorBidi"/>
                <w:noProof/>
              </w:rPr>
              <w:t xml:space="preserve">, </w:t>
            </w:r>
            <w:hyperlink w:anchor="_ENREF_16" w:tooltip="Lian, 2017 #178" w:history="1">
              <w:r w:rsidR="00603D03" w:rsidRPr="00F00C39">
                <w:rPr>
                  <w:rStyle w:val="Hyperlink"/>
                </w:rPr>
                <w:t>Lian et al., 2017a</w:t>
              </w:r>
            </w:hyperlink>
            <w:r w:rsidR="00603D03">
              <w:rPr>
                <w:rFonts w:asciiTheme="majorBidi" w:hAnsiTheme="majorBidi"/>
                <w:noProof/>
              </w:rPr>
              <w:t>,</w:t>
            </w:r>
          </w:p>
          <w:p w14:paraId="229B8FE5" w14:textId="7DF75FAD" w:rsidR="00B71473" w:rsidRDefault="00B71473" w:rsidP="00F47547">
            <w:pPr>
              <w:cnfStyle w:val="000000100000" w:firstRow="0" w:lastRow="0" w:firstColumn="0" w:lastColumn="0" w:oddVBand="0" w:evenVBand="0" w:oddHBand="1" w:evenHBand="0" w:firstRowFirstColumn="0" w:firstRowLastColumn="0" w:lastRowFirstColumn="0" w:lastRowLastColumn="0"/>
            </w:pPr>
            <w:r>
              <w:rPr>
                <w:rFonts w:asciiTheme="majorBidi" w:hAnsiTheme="majorBidi"/>
                <w:noProof/>
              </w:rPr>
              <w:t>Refer to Chapter 2 and 3</w:t>
            </w:r>
          </w:p>
        </w:tc>
      </w:tr>
    </w:tbl>
    <w:p w14:paraId="795B698E" w14:textId="5DC187FD" w:rsidR="00B45E6C" w:rsidRDefault="00B45E6C"/>
    <w:p w14:paraId="648ACBAD" w14:textId="3BB492BA" w:rsidR="00B45E6C" w:rsidRDefault="00B45E6C"/>
    <w:p w14:paraId="196DAC1C" w14:textId="1F706D0A" w:rsidR="00B45E6C" w:rsidRDefault="00B45E6C"/>
    <w:p w14:paraId="3713DB52" w14:textId="4B2B2AF5" w:rsidR="00B45E6C" w:rsidRDefault="00B45E6C"/>
    <w:p w14:paraId="521BD038" w14:textId="100FDEAC" w:rsidR="003128EB" w:rsidRDefault="003128EB"/>
    <w:p w14:paraId="4BDE164B" w14:textId="220A22B9" w:rsidR="003128EB" w:rsidRDefault="003128EB"/>
    <w:p w14:paraId="01A7FD8B" w14:textId="24B668CF" w:rsidR="00B45E6C" w:rsidRDefault="00B45E6C"/>
    <w:p w14:paraId="411783FB" w14:textId="77777777" w:rsidR="00B45E6C" w:rsidRPr="00994BC7" w:rsidRDefault="00B45E6C" w:rsidP="00B45E6C">
      <w:pPr>
        <w:pStyle w:val="Heading2"/>
        <w:numPr>
          <w:ilvl w:val="0"/>
          <w:numId w:val="3"/>
        </w:numPr>
      </w:pPr>
      <w:r w:rsidRPr="00994BC7">
        <w:lastRenderedPageBreak/>
        <w:t>Challenges</w:t>
      </w:r>
    </w:p>
    <w:p w14:paraId="79760E82" w14:textId="78A8EB80" w:rsidR="00B45E6C" w:rsidRDefault="00B45E6C"/>
    <w:tbl>
      <w:tblPr>
        <w:tblStyle w:val="GridTable6Colourful"/>
        <w:tblW w:w="15304" w:type="dxa"/>
        <w:tblLook w:val="04A0" w:firstRow="1" w:lastRow="0" w:firstColumn="1" w:lastColumn="0" w:noHBand="0" w:noVBand="1"/>
      </w:tblPr>
      <w:tblGrid>
        <w:gridCol w:w="3583"/>
        <w:gridCol w:w="4776"/>
        <w:gridCol w:w="4394"/>
        <w:gridCol w:w="2551"/>
      </w:tblGrid>
      <w:tr w:rsidR="00B45E6C" w14:paraId="48ABDAA2" w14:textId="77777777" w:rsidTr="00AB3E01">
        <w:trPr>
          <w:cnfStyle w:val="100000000000" w:firstRow="1" w:lastRow="0" w:firstColumn="0" w:lastColumn="0" w:oddVBand="0" w:evenVBand="0" w:oddHBand="0" w:evenHBand="0" w:firstRowFirstColumn="0" w:firstRowLastColumn="0" w:lastRowFirstColumn="0" w:lastRowLastColumn="0"/>
          <w:trHeight w:val="902"/>
        </w:trPr>
        <w:tc>
          <w:tcPr>
            <w:cnfStyle w:val="001000000000" w:firstRow="0" w:lastRow="0" w:firstColumn="1" w:lastColumn="0" w:oddVBand="0" w:evenVBand="0" w:oddHBand="0" w:evenHBand="0" w:firstRowFirstColumn="0" w:firstRowLastColumn="0" w:lastRowFirstColumn="0" w:lastRowLastColumn="0"/>
            <w:tcW w:w="3583" w:type="dxa"/>
          </w:tcPr>
          <w:p w14:paraId="037B87C3" w14:textId="77777777" w:rsidR="00B45E6C" w:rsidRPr="00B45E6C" w:rsidRDefault="00B45E6C" w:rsidP="00F47547">
            <w:pPr>
              <w:rPr>
                <w:sz w:val="28"/>
                <w:szCs w:val="28"/>
              </w:rPr>
            </w:pPr>
            <w:r w:rsidRPr="00B45E6C">
              <w:rPr>
                <w:sz w:val="28"/>
                <w:szCs w:val="28"/>
              </w:rPr>
              <w:t xml:space="preserve">Challenge </w:t>
            </w:r>
          </w:p>
        </w:tc>
        <w:tc>
          <w:tcPr>
            <w:tcW w:w="4776" w:type="dxa"/>
          </w:tcPr>
          <w:p w14:paraId="3513FE23" w14:textId="77777777" w:rsidR="00B45E6C" w:rsidRPr="00B45E6C" w:rsidRDefault="00B45E6C" w:rsidP="00F47547">
            <w:pPr>
              <w:cnfStyle w:val="100000000000" w:firstRow="1" w:lastRow="0" w:firstColumn="0" w:lastColumn="0" w:oddVBand="0" w:evenVBand="0" w:oddHBand="0" w:evenHBand="0" w:firstRowFirstColumn="0" w:firstRowLastColumn="0" w:lastRowFirstColumn="0" w:lastRowLastColumn="0"/>
              <w:rPr>
                <w:sz w:val="28"/>
                <w:szCs w:val="28"/>
              </w:rPr>
            </w:pPr>
            <w:r w:rsidRPr="00B45E6C">
              <w:rPr>
                <w:sz w:val="28"/>
                <w:szCs w:val="28"/>
              </w:rPr>
              <w:t xml:space="preserve">Explanation </w:t>
            </w:r>
          </w:p>
        </w:tc>
        <w:tc>
          <w:tcPr>
            <w:tcW w:w="4394" w:type="dxa"/>
          </w:tcPr>
          <w:p w14:paraId="5B094454" w14:textId="77777777" w:rsidR="00B45E6C" w:rsidRPr="00B45E6C" w:rsidRDefault="00B45E6C" w:rsidP="00F47547">
            <w:pPr>
              <w:pStyle w:val="NormalWeb"/>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8"/>
                <w:szCs w:val="28"/>
              </w:rPr>
            </w:pPr>
            <w:r w:rsidRPr="00B45E6C">
              <w:rPr>
                <w:rFonts w:ascii="Calibri" w:hAnsi="Calibri" w:cs="Calibri"/>
                <w:sz w:val="28"/>
                <w:szCs w:val="28"/>
              </w:rPr>
              <w:t xml:space="preserve">Approach &amp; Solutions </w:t>
            </w:r>
          </w:p>
        </w:tc>
        <w:tc>
          <w:tcPr>
            <w:tcW w:w="2551" w:type="dxa"/>
          </w:tcPr>
          <w:p w14:paraId="0D8F2C86" w14:textId="77777777" w:rsidR="00B45E6C" w:rsidRPr="00B45E6C" w:rsidRDefault="00B45E6C" w:rsidP="00F47547">
            <w:pPr>
              <w:cnfStyle w:val="100000000000" w:firstRow="1" w:lastRow="0" w:firstColumn="0" w:lastColumn="0" w:oddVBand="0" w:evenVBand="0" w:oddHBand="0" w:evenHBand="0" w:firstRowFirstColumn="0" w:firstRowLastColumn="0" w:lastRowFirstColumn="0" w:lastRowLastColumn="0"/>
              <w:rPr>
                <w:sz w:val="28"/>
                <w:szCs w:val="28"/>
              </w:rPr>
            </w:pPr>
            <w:r w:rsidRPr="00B45E6C">
              <w:rPr>
                <w:sz w:val="28"/>
                <w:szCs w:val="28"/>
              </w:rPr>
              <w:t xml:space="preserve">Evidence </w:t>
            </w:r>
          </w:p>
        </w:tc>
      </w:tr>
      <w:tr w:rsidR="00B45E6C" w14:paraId="1B7455F8" w14:textId="77777777" w:rsidTr="00AB3E01">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3583" w:type="dxa"/>
          </w:tcPr>
          <w:p w14:paraId="386CDBB9" w14:textId="77777777" w:rsidR="00B45E6C" w:rsidRPr="008B053D" w:rsidRDefault="00763C17" w:rsidP="00F47547">
            <w:pPr>
              <w:rPr>
                <w:b w:val="0"/>
                <w:bCs w:val="0"/>
              </w:rPr>
            </w:pPr>
            <w:r w:rsidRPr="008B053D">
              <w:rPr>
                <w:b w:val="0"/>
                <w:bCs w:val="0"/>
              </w:rPr>
              <w:t>Data Collection</w:t>
            </w:r>
          </w:p>
          <w:p w14:paraId="03EF5D69" w14:textId="5F10D7A6" w:rsidR="00763C17" w:rsidRPr="00763C17" w:rsidRDefault="00763C17" w:rsidP="00F47547">
            <w:pPr>
              <w:rPr>
                <w:b w:val="0"/>
                <w:bCs w:val="0"/>
              </w:rPr>
            </w:pPr>
          </w:p>
        </w:tc>
        <w:tc>
          <w:tcPr>
            <w:tcW w:w="4776" w:type="dxa"/>
          </w:tcPr>
          <w:p w14:paraId="10DF2F7B" w14:textId="2026940E" w:rsidR="00B45E6C" w:rsidRDefault="00BB0260" w:rsidP="00F47547">
            <w:pPr>
              <w:cnfStyle w:val="000000100000" w:firstRow="0" w:lastRow="0" w:firstColumn="0" w:lastColumn="0" w:oddVBand="0" w:evenVBand="0" w:oddHBand="1" w:evenHBand="0" w:firstRowFirstColumn="0" w:firstRowLastColumn="0" w:lastRowFirstColumn="0" w:lastRowLastColumn="0"/>
            </w:pPr>
            <w:r>
              <w:t xml:space="preserve">Find data, consolidate those data from </w:t>
            </w:r>
            <w:proofErr w:type="spellStart"/>
            <w:r>
              <w:t>Ambros</w:t>
            </w:r>
            <w:proofErr w:type="spellEnd"/>
            <w:r>
              <w:t>, Government and Property agency from web scraping spent a lot of time which over 50%-60% of the research. Once the data is collected, validation of those data quantity is sufficient also.</w:t>
            </w:r>
          </w:p>
        </w:tc>
        <w:tc>
          <w:tcPr>
            <w:tcW w:w="4394" w:type="dxa"/>
          </w:tcPr>
          <w:p w14:paraId="4A3ACC3A" w14:textId="77777777" w:rsidR="00B45E6C" w:rsidRDefault="003B650F" w:rsidP="00F47547">
            <w:pPr>
              <w:cnfStyle w:val="000000100000" w:firstRow="0" w:lastRow="0" w:firstColumn="0" w:lastColumn="0" w:oddVBand="0" w:evenVBand="0" w:oddHBand="1" w:evenHBand="0" w:firstRowFirstColumn="0" w:firstRowLastColumn="0" w:lastRowFirstColumn="0" w:lastRowLastColumn="0"/>
            </w:pPr>
            <w:r>
              <w:t>-Data cleaning with excel and Python tools</w:t>
            </w:r>
          </w:p>
          <w:p w14:paraId="7C2D2629" w14:textId="77777777" w:rsidR="003B650F" w:rsidRDefault="003B650F" w:rsidP="00F47547">
            <w:pPr>
              <w:cnfStyle w:val="000000100000" w:firstRow="0" w:lastRow="0" w:firstColumn="0" w:lastColumn="0" w:oddVBand="0" w:evenVBand="0" w:oddHBand="1" w:evenHBand="0" w:firstRowFirstColumn="0" w:firstRowLastColumn="0" w:lastRowFirstColumn="0" w:lastRowLastColumn="0"/>
            </w:pPr>
            <w:r>
              <w:t xml:space="preserve">-Dimensionality reduction, remove some variable which may not affect the result. </w:t>
            </w:r>
          </w:p>
          <w:p w14:paraId="5D2D4D36" w14:textId="2FF121BF" w:rsidR="003B650F" w:rsidRDefault="003B650F" w:rsidP="00F47547">
            <w:pPr>
              <w:cnfStyle w:val="000000100000" w:firstRow="0" w:lastRow="0" w:firstColumn="0" w:lastColumn="0" w:oddVBand="0" w:evenVBand="0" w:oddHBand="1" w:evenHBand="0" w:firstRowFirstColumn="0" w:firstRowLastColumn="0" w:lastRowFirstColumn="0" w:lastRowLastColumn="0"/>
            </w:pPr>
            <w:r>
              <w:t xml:space="preserve">-Instance selection, it aims to reduce a dataset’s height. Diverse and include random selection, genetic algorithm based selection, progressive sampling, using domain knowledge and cluster sampling.  </w:t>
            </w:r>
          </w:p>
        </w:tc>
        <w:tc>
          <w:tcPr>
            <w:tcW w:w="2551" w:type="dxa"/>
          </w:tcPr>
          <w:p w14:paraId="2952919F" w14:textId="77777777" w:rsidR="00B45E6C" w:rsidRDefault="003D091E" w:rsidP="00F47547">
            <w:pPr>
              <w:cnfStyle w:val="000000100000" w:firstRow="0" w:lastRow="0" w:firstColumn="0" w:lastColumn="0" w:oddVBand="0" w:evenVBand="0" w:oddHBand="1" w:evenHBand="0" w:firstRowFirstColumn="0" w:firstRowLastColumn="0" w:lastRowFirstColumn="0" w:lastRowLastColumn="0"/>
              <w:rPr>
                <w:noProof/>
              </w:rPr>
            </w:pPr>
            <w:hyperlink w:history="1">
              <w:r w:rsidR="00937D9E">
                <w:rPr>
                  <w:noProof/>
                </w:rPr>
                <w:t>L’heureux et al., 2017</w:t>
              </w:r>
            </w:hyperlink>
          </w:p>
          <w:p w14:paraId="2DF7EE0E" w14:textId="4BA691A4" w:rsidR="00B241E4" w:rsidRDefault="00B241E4" w:rsidP="00F47547">
            <w:pPr>
              <w:cnfStyle w:val="000000100000" w:firstRow="0" w:lastRow="0" w:firstColumn="0" w:lastColumn="0" w:oddVBand="0" w:evenVBand="0" w:oddHBand="1" w:evenHBand="0" w:firstRowFirstColumn="0" w:firstRowLastColumn="0" w:lastRowFirstColumn="0" w:lastRowLastColumn="0"/>
            </w:pPr>
            <w:r>
              <w:t xml:space="preserve">Refer to Chapter </w:t>
            </w:r>
            <w:r w:rsidR="002B1FE7">
              <w:t>2.2</w:t>
            </w:r>
          </w:p>
        </w:tc>
      </w:tr>
      <w:tr w:rsidR="00B45E6C" w14:paraId="36350516" w14:textId="77777777" w:rsidTr="00AB3E01">
        <w:trPr>
          <w:trHeight w:val="450"/>
        </w:trPr>
        <w:tc>
          <w:tcPr>
            <w:cnfStyle w:val="001000000000" w:firstRow="0" w:lastRow="0" w:firstColumn="1" w:lastColumn="0" w:oddVBand="0" w:evenVBand="0" w:oddHBand="0" w:evenHBand="0" w:firstRowFirstColumn="0" w:firstRowLastColumn="0" w:lastRowFirstColumn="0" w:lastRowLastColumn="0"/>
            <w:tcW w:w="3583" w:type="dxa"/>
          </w:tcPr>
          <w:p w14:paraId="5912DE7D" w14:textId="70FCC70C" w:rsidR="00B45E6C" w:rsidRPr="008B053D" w:rsidRDefault="00BB0260" w:rsidP="00F47547">
            <w:pPr>
              <w:rPr>
                <w:b w:val="0"/>
                <w:bCs w:val="0"/>
              </w:rPr>
            </w:pPr>
            <w:r w:rsidRPr="008B053D">
              <w:rPr>
                <w:b w:val="0"/>
                <w:bCs w:val="0"/>
              </w:rPr>
              <w:t>Selection of Machine Learning Models</w:t>
            </w:r>
            <w:r w:rsidR="0043596A" w:rsidRPr="008B053D">
              <w:rPr>
                <w:b w:val="0"/>
                <w:bCs w:val="0"/>
              </w:rPr>
              <w:t xml:space="preserve"> </w:t>
            </w:r>
          </w:p>
        </w:tc>
        <w:tc>
          <w:tcPr>
            <w:tcW w:w="4776" w:type="dxa"/>
          </w:tcPr>
          <w:p w14:paraId="43EE419E" w14:textId="336A3BAA" w:rsidR="00B45E6C" w:rsidRDefault="0043596A" w:rsidP="00F47547">
            <w:pPr>
              <w:cnfStyle w:val="000000000000" w:firstRow="0" w:lastRow="0" w:firstColumn="0" w:lastColumn="0" w:oddVBand="0" w:evenVBand="0" w:oddHBand="0" w:evenHBand="0" w:firstRowFirstColumn="0" w:firstRowLastColumn="0" w:lastRowFirstColumn="0" w:lastRowLastColumn="0"/>
            </w:pPr>
            <w:r w:rsidRPr="0043596A">
              <w:t>Model selection is the process of evaluating or assessing candidate models in order to select the best one. Whereas, once a model has been selected, it can be evaluated in order to communicate how well it is expected to perform in general</w:t>
            </w:r>
            <w:r>
              <w:t xml:space="preserve">. </w:t>
            </w:r>
          </w:p>
        </w:tc>
        <w:tc>
          <w:tcPr>
            <w:tcW w:w="4394" w:type="dxa"/>
          </w:tcPr>
          <w:p w14:paraId="1D857FA9" w14:textId="705DCA3C" w:rsidR="00B45E6C" w:rsidRDefault="0043596A" w:rsidP="0043596A">
            <w:pPr>
              <w:cnfStyle w:val="000000000000" w:firstRow="0" w:lastRow="0" w:firstColumn="0" w:lastColumn="0" w:oddVBand="0" w:evenVBand="0" w:oddHBand="0" w:evenHBand="0" w:firstRowFirstColumn="0" w:firstRowLastColumn="0" w:lastRowFirstColumn="0" w:lastRowLastColumn="0"/>
            </w:pPr>
            <w:r>
              <w:t xml:space="preserve">-A model that satisfies the needs and constraints of </w:t>
            </w:r>
            <w:proofErr w:type="spellStart"/>
            <w:r>
              <w:t>Ambros</w:t>
            </w:r>
            <w:proofErr w:type="spellEnd"/>
            <w:r>
              <w:t xml:space="preserve"> expectation.</w:t>
            </w:r>
          </w:p>
          <w:p w14:paraId="26582CEE" w14:textId="1ED658CA" w:rsidR="0043596A" w:rsidRDefault="0043596A" w:rsidP="0043596A">
            <w:pPr>
              <w:cnfStyle w:val="000000000000" w:firstRow="0" w:lastRow="0" w:firstColumn="0" w:lastColumn="0" w:oddVBand="0" w:evenVBand="0" w:oddHBand="0" w:evenHBand="0" w:firstRowFirstColumn="0" w:firstRowLastColumn="0" w:lastRowFirstColumn="0" w:lastRowLastColumn="0"/>
            </w:pPr>
            <w:r>
              <w:t>-S</w:t>
            </w:r>
            <w:r w:rsidRPr="0043596A">
              <w:t>plit the data into training, validation, and test sets, then fit candidate models on the training set, evaluate and select them on the validation set, and report the performance of the final model on the test set.</w:t>
            </w:r>
          </w:p>
        </w:tc>
        <w:tc>
          <w:tcPr>
            <w:tcW w:w="2551" w:type="dxa"/>
          </w:tcPr>
          <w:p w14:paraId="16DD2856" w14:textId="77777777" w:rsidR="00B45E6C" w:rsidRDefault="003D091E" w:rsidP="00F47547">
            <w:pPr>
              <w:cnfStyle w:val="000000000000" w:firstRow="0" w:lastRow="0" w:firstColumn="0" w:lastColumn="0" w:oddVBand="0" w:evenVBand="0" w:oddHBand="0" w:evenHBand="0" w:firstRowFirstColumn="0" w:firstRowLastColumn="0" w:lastRowFirstColumn="0" w:lastRowLastColumn="0"/>
              <w:rPr>
                <w:rStyle w:val="Hyperlink"/>
              </w:rPr>
            </w:pPr>
            <w:hyperlink w:anchor="_ENREF_12" w:tooltip="Kim, 2006 #171" w:history="1">
              <w:r w:rsidR="00937D9E" w:rsidRPr="006D491B">
                <w:rPr>
                  <w:rStyle w:val="Hyperlink"/>
                </w:rPr>
                <w:t>Kim and Gu, 2006</w:t>
              </w:r>
            </w:hyperlink>
          </w:p>
          <w:p w14:paraId="1FC07AD5" w14:textId="63FDB16C" w:rsidR="002B1FE7" w:rsidRDefault="002B1FE7" w:rsidP="00F47547">
            <w:pPr>
              <w:cnfStyle w:val="000000000000" w:firstRow="0" w:lastRow="0" w:firstColumn="0" w:lastColumn="0" w:oddVBand="0" w:evenVBand="0" w:oddHBand="0" w:evenHBand="0" w:firstRowFirstColumn="0" w:firstRowLastColumn="0" w:lastRowFirstColumn="0" w:lastRowLastColumn="0"/>
            </w:pPr>
            <w:r>
              <w:t xml:space="preserve">Refer to Chapter </w:t>
            </w:r>
            <w:r w:rsidR="00662256">
              <w:t>2.3</w:t>
            </w:r>
          </w:p>
        </w:tc>
      </w:tr>
      <w:tr w:rsidR="00B45E6C" w14:paraId="18F4547E" w14:textId="77777777" w:rsidTr="00AB3E01">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3583" w:type="dxa"/>
          </w:tcPr>
          <w:p w14:paraId="2B10F050" w14:textId="2F666338" w:rsidR="00B45E6C" w:rsidRPr="008B053D" w:rsidRDefault="00BB0260" w:rsidP="00F47547">
            <w:pPr>
              <w:rPr>
                <w:b w:val="0"/>
                <w:bCs w:val="0"/>
              </w:rPr>
            </w:pPr>
            <w:r w:rsidRPr="008B053D">
              <w:rPr>
                <w:b w:val="0"/>
                <w:bCs w:val="0"/>
              </w:rPr>
              <w:t xml:space="preserve">Python programming and debugging </w:t>
            </w:r>
          </w:p>
        </w:tc>
        <w:tc>
          <w:tcPr>
            <w:tcW w:w="4776" w:type="dxa"/>
          </w:tcPr>
          <w:p w14:paraId="43E0064D" w14:textId="322ABC9D" w:rsidR="00B45E6C" w:rsidRDefault="00AB3E01" w:rsidP="00F47547">
            <w:pPr>
              <w:cnfStyle w:val="000000100000" w:firstRow="0" w:lastRow="0" w:firstColumn="0" w:lastColumn="0" w:oddVBand="0" w:evenVBand="0" w:oddHBand="1" w:evenHBand="0" w:firstRowFirstColumn="0" w:firstRowLastColumn="0" w:lastRowFirstColumn="0" w:lastRowLastColumn="0"/>
            </w:pPr>
            <w:r>
              <w:t xml:space="preserve">When fine tuning the data csv during the training phase. The python code is essentially changing or evolving as the model trains. A lot of parameters or wights in the model are changing in every step during training. It shops changing once training is complete, at which pint what bugs I didn’t catch during the training are part of the model. </w:t>
            </w:r>
          </w:p>
        </w:tc>
        <w:tc>
          <w:tcPr>
            <w:tcW w:w="4394" w:type="dxa"/>
          </w:tcPr>
          <w:p w14:paraId="2C764507" w14:textId="2D47F009" w:rsidR="00B45E6C" w:rsidRDefault="00AB3E01" w:rsidP="00F47547">
            <w:pPr>
              <w:cnfStyle w:val="000000100000" w:firstRow="0" w:lastRow="0" w:firstColumn="0" w:lastColumn="0" w:oddVBand="0" w:evenVBand="0" w:oddHBand="1" w:evenHBand="0" w:firstRowFirstColumn="0" w:firstRowLastColumn="0" w:lastRowFirstColumn="0" w:lastRowLastColumn="0"/>
            </w:pPr>
            <w:r>
              <w:t xml:space="preserve">I must be able to capture model and optimizer specific information during training. Monitor and react to changes in the capture data with assertion rules that get triggered when a condition is met, </w:t>
            </w:r>
            <w:proofErr w:type="spellStart"/>
            <w:r>
              <w:t>eg.</w:t>
            </w:r>
            <w:proofErr w:type="spellEnd"/>
            <w:r>
              <w:t xml:space="preserve"> over fitting. </w:t>
            </w:r>
          </w:p>
          <w:p w14:paraId="045E9EA1" w14:textId="66F05192" w:rsidR="00AB3E01" w:rsidRDefault="00AB3E01" w:rsidP="00F47547">
            <w:pPr>
              <w:cnfStyle w:val="000000100000" w:firstRow="0" w:lastRow="0" w:firstColumn="0" w:lastColumn="0" w:oddVBand="0" w:evenVBand="0" w:oddHBand="1" w:evenHBand="0" w:firstRowFirstColumn="0" w:firstRowLastColumn="0" w:lastRowFirstColumn="0" w:lastRowLastColumn="0"/>
            </w:pPr>
          </w:p>
        </w:tc>
        <w:tc>
          <w:tcPr>
            <w:tcW w:w="2551" w:type="dxa"/>
          </w:tcPr>
          <w:p w14:paraId="24D3FA47" w14:textId="77777777" w:rsidR="00B45E6C" w:rsidRDefault="003D091E" w:rsidP="00F47547">
            <w:pPr>
              <w:cnfStyle w:val="000000100000" w:firstRow="0" w:lastRow="0" w:firstColumn="0" w:lastColumn="0" w:oddVBand="0" w:evenVBand="0" w:oddHBand="1" w:evenHBand="0" w:firstRowFirstColumn="0" w:firstRowLastColumn="0" w:lastRowFirstColumn="0" w:lastRowLastColumn="0"/>
              <w:rPr>
                <w:rStyle w:val="Hyperlink"/>
              </w:rPr>
            </w:pPr>
            <w:hyperlink w:anchor="_ENREF_20" w:tooltip="Mathur, 2018 #196" w:history="1">
              <w:r w:rsidR="00937D9E" w:rsidRPr="006D491B">
                <w:rPr>
                  <w:rStyle w:val="Hyperlink"/>
                </w:rPr>
                <w:t>Mathur, 2018</w:t>
              </w:r>
            </w:hyperlink>
          </w:p>
          <w:p w14:paraId="3CF8341F" w14:textId="5A367B95" w:rsidR="00662256" w:rsidRDefault="00662256" w:rsidP="00F47547">
            <w:pPr>
              <w:cnfStyle w:val="000000100000" w:firstRow="0" w:lastRow="0" w:firstColumn="0" w:lastColumn="0" w:oddVBand="0" w:evenVBand="0" w:oddHBand="1" w:evenHBand="0" w:firstRowFirstColumn="0" w:firstRowLastColumn="0" w:lastRowFirstColumn="0" w:lastRowLastColumn="0"/>
            </w:pPr>
            <w:r>
              <w:t xml:space="preserve">Refer to Chapter </w:t>
            </w:r>
            <w:r w:rsidR="00B81C99">
              <w:t>3</w:t>
            </w:r>
          </w:p>
        </w:tc>
      </w:tr>
    </w:tbl>
    <w:p w14:paraId="035F8B9C" w14:textId="3D3E00BF" w:rsidR="00B45E6C" w:rsidRDefault="00B45E6C"/>
    <w:p w14:paraId="0EAF764F" w14:textId="7AD72486" w:rsidR="00B45E6C" w:rsidRDefault="00B45E6C"/>
    <w:p w14:paraId="2AA11B79" w14:textId="01A7AEED" w:rsidR="003B650F" w:rsidRDefault="003B650F"/>
    <w:p w14:paraId="18EE75E5" w14:textId="0F2D83B9" w:rsidR="003B650F" w:rsidRDefault="003B650F"/>
    <w:p w14:paraId="602311A8" w14:textId="3C693A21" w:rsidR="003B650F" w:rsidRDefault="003B650F"/>
    <w:p w14:paraId="2BE7C8ED" w14:textId="7613E3C4" w:rsidR="003B650F" w:rsidRDefault="003B650F"/>
    <w:p w14:paraId="7415D4D4" w14:textId="0492C853" w:rsidR="003B650F" w:rsidRDefault="003B650F"/>
    <w:p w14:paraId="0E1BBCA5" w14:textId="5920CB06" w:rsidR="003B650F" w:rsidRDefault="003B650F"/>
    <w:p w14:paraId="5A199126" w14:textId="21E25532" w:rsidR="003B650F" w:rsidRDefault="003B650F"/>
    <w:p w14:paraId="02EB1258" w14:textId="1EFC97A5" w:rsidR="003B650F" w:rsidRDefault="003B650F"/>
    <w:p w14:paraId="5B5247E4" w14:textId="7E9CE372" w:rsidR="004F062D" w:rsidRDefault="004F062D"/>
    <w:p w14:paraId="5259D505" w14:textId="77777777" w:rsidR="004F062D" w:rsidRDefault="004F062D"/>
    <w:p w14:paraId="473A6A21" w14:textId="04E2B704" w:rsidR="00B45E6C" w:rsidRPr="00E2632A" w:rsidRDefault="004C3DF4" w:rsidP="00B45E6C">
      <w:pPr>
        <w:pStyle w:val="Heading2"/>
        <w:numPr>
          <w:ilvl w:val="0"/>
          <w:numId w:val="4"/>
        </w:numPr>
        <w:rPr>
          <w:lang w:val="en-HK"/>
        </w:rPr>
      </w:pPr>
      <w:r>
        <w:rPr>
          <w:lang w:val="en-HK"/>
        </w:rPr>
        <w:t xml:space="preserve">The Project/Research - </w:t>
      </w:r>
      <w:r w:rsidR="00B45E6C">
        <w:rPr>
          <w:lang w:val="en-HK"/>
        </w:rPr>
        <w:t>Advancing Knowledge and Skills</w:t>
      </w:r>
    </w:p>
    <w:p w14:paraId="3E7E7599" w14:textId="3311DB4D" w:rsidR="00B45E6C" w:rsidRDefault="00B45E6C"/>
    <w:p w14:paraId="39BFF3A5" w14:textId="0C268817" w:rsidR="00B45E6C" w:rsidRDefault="004C3DF4">
      <w:r w:rsidRPr="004C3DF4">
        <w:t xml:space="preserve">The </w:t>
      </w:r>
      <w:r>
        <w:t>impact</w:t>
      </w:r>
      <w:r w:rsidRPr="004C3DF4">
        <w:t xml:space="preserve"> of this research on me are that best practice flow is used to calculate the restaurant status and predict the sales forecast of a restaurant using </w:t>
      </w:r>
      <w:r>
        <w:t xml:space="preserve">machine learning </w:t>
      </w:r>
      <w:r w:rsidRPr="004C3DF4">
        <w:t>regression models. These studies can also include a literature review and demonstrate the whole technology for achieving the best results for certain industries</w:t>
      </w:r>
      <w:r>
        <w:t xml:space="preserve">, </w:t>
      </w:r>
      <w:proofErr w:type="spellStart"/>
      <w:r>
        <w:t>eg.</w:t>
      </w:r>
      <w:proofErr w:type="spellEnd"/>
      <w:r>
        <w:t xml:space="preserve"> </w:t>
      </w:r>
      <w:r w:rsidRPr="004C3DF4">
        <w:t>F&amp;B. This journey begins only and every year the field of machine training grows fast.</w:t>
      </w:r>
      <w:r w:rsidR="00B714A0">
        <w:t xml:space="preserve"> I</w:t>
      </w:r>
      <w:r w:rsidRPr="004C3DF4">
        <w:t xml:space="preserve"> </w:t>
      </w:r>
      <w:r w:rsidR="00B714A0">
        <w:t xml:space="preserve">should stay on top of all related news and </w:t>
      </w:r>
      <w:r w:rsidRPr="004C3DF4">
        <w:t>learn how to produce</w:t>
      </w:r>
      <w:r w:rsidR="00B714A0">
        <w:t xml:space="preserve"> the best machine learning</w:t>
      </w:r>
      <w:r w:rsidRPr="004C3DF4">
        <w:t xml:space="preserve"> algorithms</w:t>
      </w:r>
      <w:r w:rsidR="00B714A0">
        <w:t xml:space="preserve"> in varies industries</w:t>
      </w:r>
      <w:r w:rsidRPr="004C3DF4">
        <w:t xml:space="preserve">. </w:t>
      </w:r>
    </w:p>
    <w:p w14:paraId="6483F610" w14:textId="3583ABAA" w:rsidR="00B45E6C" w:rsidRDefault="00B45E6C"/>
    <w:p w14:paraId="175D6929" w14:textId="7597F98C" w:rsidR="00B45E6C" w:rsidRDefault="00B45E6C"/>
    <w:p w14:paraId="624D5DC7" w14:textId="4D13871D" w:rsidR="00B45E6C" w:rsidRDefault="00B45E6C"/>
    <w:p w14:paraId="01334BFD" w14:textId="27F6E455" w:rsidR="00B45E6C" w:rsidRDefault="00B45E6C"/>
    <w:p w14:paraId="45A245EE" w14:textId="5F8AA343" w:rsidR="00B45E6C" w:rsidRDefault="00B45E6C"/>
    <w:p w14:paraId="64A61F4C" w14:textId="540B9E45" w:rsidR="003128EB" w:rsidRDefault="003128EB"/>
    <w:p w14:paraId="5CC399FA" w14:textId="56F6EEA6" w:rsidR="003128EB" w:rsidRDefault="003128EB"/>
    <w:p w14:paraId="5A2E468C" w14:textId="3C554672" w:rsidR="003128EB" w:rsidRDefault="003128EB"/>
    <w:p w14:paraId="2E7C583C" w14:textId="7351C0F2" w:rsidR="003128EB" w:rsidRDefault="003128EB"/>
    <w:p w14:paraId="22640B3D" w14:textId="730FD86E" w:rsidR="003128EB" w:rsidRDefault="003128EB"/>
    <w:p w14:paraId="23185337" w14:textId="5B4E01C6" w:rsidR="00B45E6C" w:rsidRDefault="00B45E6C"/>
    <w:p w14:paraId="5AA6E46A" w14:textId="4F95AE64" w:rsidR="004F062D" w:rsidRDefault="004F062D"/>
    <w:p w14:paraId="3C502425" w14:textId="698775E8" w:rsidR="004F062D" w:rsidRDefault="004F062D"/>
    <w:p w14:paraId="09CE5A06" w14:textId="1617631B" w:rsidR="004F062D" w:rsidRDefault="00B714A0">
      <w:r>
        <w:br/>
      </w:r>
      <w:r>
        <w:br/>
      </w:r>
    </w:p>
    <w:p w14:paraId="1A41B0E4" w14:textId="652BE980" w:rsidR="00B714A0" w:rsidRDefault="00B714A0"/>
    <w:p w14:paraId="60A9C910" w14:textId="6C93446D" w:rsidR="00B714A0" w:rsidRDefault="00B714A0"/>
    <w:p w14:paraId="68B4ECBA" w14:textId="7FEA8165" w:rsidR="00B714A0" w:rsidRDefault="00B714A0"/>
    <w:p w14:paraId="6272FA1F" w14:textId="6FF26FF8" w:rsidR="00B714A0" w:rsidRDefault="00B714A0"/>
    <w:p w14:paraId="42BE6ED6" w14:textId="3489F464" w:rsidR="00B714A0" w:rsidRDefault="00B714A0">
      <w:r>
        <w:br/>
      </w:r>
    </w:p>
    <w:p w14:paraId="2B716ABC" w14:textId="39186FEF" w:rsidR="00B714A0" w:rsidRDefault="00B714A0"/>
    <w:p w14:paraId="798B0228" w14:textId="64DEACAB" w:rsidR="00B714A0" w:rsidRDefault="00B714A0"/>
    <w:p w14:paraId="4D930AF1" w14:textId="77777777" w:rsidR="00B714A0" w:rsidRDefault="00B714A0"/>
    <w:p w14:paraId="61B1B9DF" w14:textId="77777777" w:rsidR="004F062D" w:rsidRDefault="004F062D"/>
    <w:p w14:paraId="7F994EBC" w14:textId="77777777" w:rsidR="00B45E6C" w:rsidRDefault="00B45E6C" w:rsidP="00B45E6C">
      <w:pPr>
        <w:pStyle w:val="Heading1"/>
        <w:numPr>
          <w:ilvl w:val="0"/>
          <w:numId w:val="1"/>
        </w:numPr>
        <w:rPr>
          <w:b/>
          <w:bCs/>
          <w:lang w:val="en-HK"/>
        </w:rPr>
      </w:pPr>
      <w:r>
        <w:rPr>
          <w:b/>
          <w:bCs/>
          <w:lang w:val="en-HK"/>
        </w:rPr>
        <w:lastRenderedPageBreak/>
        <w:t xml:space="preserve">Project Management </w:t>
      </w:r>
    </w:p>
    <w:p w14:paraId="376E75C3" w14:textId="6D14EC7D" w:rsidR="00B45E6C" w:rsidRDefault="00B45E6C" w:rsidP="00B45E6C">
      <w:pPr>
        <w:pStyle w:val="Heading2"/>
        <w:numPr>
          <w:ilvl w:val="0"/>
          <w:numId w:val="5"/>
        </w:numPr>
        <w:rPr>
          <w:lang w:val="en-HK"/>
        </w:rPr>
      </w:pPr>
      <w:r>
        <w:rPr>
          <w:lang w:val="en-HK"/>
        </w:rPr>
        <w:t>Forecast and Actual delivery – Diagram &amp; Explanation</w:t>
      </w:r>
    </w:p>
    <w:p w14:paraId="56C15D16" w14:textId="630D8F2C" w:rsidR="00F421B6" w:rsidRPr="002E0F01" w:rsidRDefault="00F421B6" w:rsidP="00F421B6">
      <w:pPr>
        <w:rPr>
          <w:b/>
          <w:bCs/>
        </w:rPr>
      </w:pPr>
      <w:r w:rsidRPr="002E0F01">
        <w:rPr>
          <w:b/>
          <w:bCs/>
        </w:rPr>
        <w:t xml:space="preserve">The updated </w:t>
      </w:r>
      <w:r w:rsidR="00BF31B3" w:rsidRPr="002E0F01">
        <w:rPr>
          <w:b/>
          <w:bCs/>
        </w:rPr>
        <w:t xml:space="preserve">project schedule and deliverable </w:t>
      </w:r>
      <w:r w:rsidR="002E0F01">
        <w:rPr>
          <w:b/>
          <w:bCs/>
        </w:rPr>
        <w:t>–</w:t>
      </w:r>
      <w:r w:rsidR="00BF31B3" w:rsidRPr="002E0F01">
        <w:rPr>
          <w:b/>
          <w:bCs/>
        </w:rPr>
        <w:t xml:space="preserve"> </w:t>
      </w:r>
      <w:r w:rsidR="002E0F01">
        <w:rPr>
          <w:b/>
          <w:bCs/>
        </w:rPr>
        <w:t xml:space="preserve">Final </w:t>
      </w:r>
      <w:r w:rsidR="00BF31B3" w:rsidRPr="002E0F01">
        <w:rPr>
          <w:b/>
          <w:bCs/>
        </w:rPr>
        <w:t>Gantt Chart version 2.0</w:t>
      </w:r>
    </w:p>
    <w:p w14:paraId="698B632C" w14:textId="6A1DADFD" w:rsidR="000F6B5E" w:rsidRDefault="000F6B5E" w:rsidP="00B45E6C">
      <w:r>
        <w:rPr>
          <w:noProof/>
        </w:rPr>
        <w:drawing>
          <wp:inline distT="0" distB="0" distL="0" distR="0" wp14:anchorId="27DF43BF" wp14:editId="5BD030D0">
            <wp:extent cx="9659815" cy="6335080"/>
            <wp:effectExtent l="0" t="0" r="508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6"/>
                    <a:stretch>
                      <a:fillRect/>
                    </a:stretch>
                  </pic:blipFill>
                  <pic:spPr>
                    <a:xfrm>
                      <a:off x="0" y="0"/>
                      <a:ext cx="9702811" cy="6363277"/>
                    </a:xfrm>
                    <a:prstGeom prst="rect">
                      <a:avLst/>
                    </a:prstGeom>
                  </pic:spPr>
                </pic:pic>
              </a:graphicData>
            </a:graphic>
          </wp:inline>
        </w:drawing>
      </w:r>
    </w:p>
    <w:p w14:paraId="0FA8BDDF" w14:textId="3DA93731" w:rsidR="003128EB" w:rsidRDefault="003128EB" w:rsidP="00B45E6C">
      <w:r w:rsidRPr="003128EB">
        <w:rPr>
          <w:noProof/>
        </w:rPr>
        <w:lastRenderedPageBreak/>
        <w:drawing>
          <wp:inline distT="0" distB="0" distL="0" distR="0" wp14:anchorId="1FB72586" wp14:editId="68882CCA">
            <wp:extent cx="9346565" cy="7012800"/>
            <wp:effectExtent l="0" t="0" r="635"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7"/>
                    <a:stretch>
                      <a:fillRect/>
                    </a:stretch>
                  </pic:blipFill>
                  <pic:spPr>
                    <a:xfrm>
                      <a:off x="0" y="0"/>
                      <a:ext cx="9365163" cy="7026754"/>
                    </a:xfrm>
                    <a:prstGeom prst="rect">
                      <a:avLst/>
                    </a:prstGeom>
                  </pic:spPr>
                </pic:pic>
              </a:graphicData>
            </a:graphic>
          </wp:inline>
        </w:drawing>
      </w:r>
    </w:p>
    <w:p w14:paraId="3E100EBE" w14:textId="0EAFC1EC" w:rsidR="00F421B6" w:rsidRDefault="00BF31B3" w:rsidP="00B45E6C">
      <w:r w:rsidRPr="002E0F01">
        <w:rPr>
          <w:b/>
          <w:bCs/>
        </w:rPr>
        <w:lastRenderedPageBreak/>
        <w:t>Original project planning schedule and deliverable – Gantt Chart version 1.0</w:t>
      </w:r>
      <w:r w:rsidR="000F6B5E">
        <w:rPr>
          <w:noProof/>
        </w:rPr>
        <w:drawing>
          <wp:inline distT="0" distB="0" distL="0" distR="0" wp14:anchorId="5343646C" wp14:editId="5029FD48">
            <wp:extent cx="9941169" cy="6760145"/>
            <wp:effectExtent l="0" t="0" r="3175"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8"/>
                    <a:stretch>
                      <a:fillRect/>
                    </a:stretch>
                  </pic:blipFill>
                  <pic:spPr>
                    <a:xfrm>
                      <a:off x="0" y="0"/>
                      <a:ext cx="9964601" cy="6776079"/>
                    </a:xfrm>
                    <a:prstGeom prst="rect">
                      <a:avLst/>
                    </a:prstGeom>
                  </pic:spPr>
                </pic:pic>
              </a:graphicData>
            </a:graphic>
          </wp:inline>
        </w:drawing>
      </w:r>
    </w:p>
    <w:p w14:paraId="07AF40A5" w14:textId="694FBF79" w:rsidR="003128EB" w:rsidRDefault="003128EB" w:rsidP="00B45E6C"/>
    <w:p w14:paraId="33717460" w14:textId="667E290C" w:rsidR="003128EB" w:rsidRDefault="003C731B" w:rsidP="003C731B">
      <w:r w:rsidRPr="003C731B">
        <w:rPr>
          <w:noProof/>
        </w:rPr>
        <w:lastRenderedPageBreak/>
        <w:drawing>
          <wp:inline distT="0" distB="0" distL="0" distR="0" wp14:anchorId="10F9AA5F" wp14:editId="02DD798E">
            <wp:extent cx="9907905" cy="6940062"/>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9"/>
                    <a:stretch>
                      <a:fillRect/>
                    </a:stretch>
                  </pic:blipFill>
                  <pic:spPr>
                    <a:xfrm>
                      <a:off x="0" y="0"/>
                      <a:ext cx="9953098" cy="6971718"/>
                    </a:xfrm>
                    <a:prstGeom prst="rect">
                      <a:avLst/>
                    </a:prstGeom>
                  </pic:spPr>
                </pic:pic>
              </a:graphicData>
            </a:graphic>
          </wp:inline>
        </w:drawing>
      </w:r>
    </w:p>
    <w:p w14:paraId="23FFC46E" w14:textId="04F85BAC" w:rsidR="00F421B6" w:rsidRDefault="00F421B6" w:rsidP="00B45E6C"/>
    <w:p w14:paraId="7C392EC6" w14:textId="1A3A796E" w:rsidR="00B45E6C" w:rsidRDefault="00B45E6C" w:rsidP="00B45E6C"/>
    <w:p w14:paraId="505140C2" w14:textId="60F96832" w:rsidR="002E0F01" w:rsidRDefault="002E0F01" w:rsidP="00B45E6C">
      <w:r>
        <w:t>According to above Gantt chart v2 vs v1, there are some major different from original planning to the actual work</w:t>
      </w:r>
      <w:r w:rsidR="006B717F">
        <w:t>: -</w:t>
      </w:r>
    </w:p>
    <w:p w14:paraId="74279C5C" w14:textId="2EA660CC" w:rsidR="002E0F01" w:rsidRDefault="002E0F01" w:rsidP="00B45E6C"/>
    <w:p w14:paraId="7BCA542F" w14:textId="77777777" w:rsidR="006B717F" w:rsidRDefault="006B717F" w:rsidP="006B717F">
      <w:r>
        <w:t xml:space="preserve">1. The real time spent searching for a reference academic article was far longer than anticipated. </w:t>
      </w:r>
    </w:p>
    <w:p w14:paraId="1C0C8876" w14:textId="77777777" w:rsidR="006B717F" w:rsidRDefault="006B717F" w:rsidP="006B717F">
      <w:r>
        <w:t xml:space="preserve">2. Data reduction and data transformation during data cleansing consume more than 60% of the total planning time. </w:t>
      </w:r>
    </w:p>
    <w:p w14:paraId="00F9337C" w14:textId="3769D292" w:rsidR="002E0F01" w:rsidRDefault="006B717F" w:rsidP="006B717F">
      <w:r>
        <w:t>3. Deployment of the test and training sets from Python also necessitates a significant amount of adjustment between dataset and Python code modifications. It also took significantly longer than intended.</w:t>
      </w:r>
    </w:p>
    <w:p w14:paraId="71BFFD88" w14:textId="77777777" w:rsidR="006B717F" w:rsidRDefault="006B717F" w:rsidP="006B717F"/>
    <w:p w14:paraId="38C46F65" w14:textId="77777777" w:rsidR="00B45E6C" w:rsidRDefault="00B45E6C" w:rsidP="00B45E6C">
      <w:pPr>
        <w:pStyle w:val="Heading2"/>
        <w:numPr>
          <w:ilvl w:val="0"/>
          <w:numId w:val="7"/>
        </w:numPr>
        <w:rPr>
          <w:lang w:val="en-HK"/>
        </w:rPr>
      </w:pPr>
      <w:r>
        <w:rPr>
          <w:lang w:val="en-HK"/>
        </w:rPr>
        <w:t>Project Management Methods, Techniques and Tools</w:t>
      </w:r>
    </w:p>
    <w:p w14:paraId="62F24D22" w14:textId="77777777" w:rsidR="00B45E6C" w:rsidRDefault="00B45E6C" w:rsidP="00B45E6C"/>
    <w:tbl>
      <w:tblPr>
        <w:tblStyle w:val="GridTable6Colourful"/>
        <w:tblW w:w="0" w:type="auto"/>
        <w:tblLook w:val="04A0" w:firstRow="1" w:lastRow="0" w:firstColumn="1" w:lastColumn="0" w:noHBand="0" w:noVBand="1"/>
      </w:tblPr>
      <w:tblGrid>
        <w:gridCol w:w="3574"/>
        <w:gridCol w:w="3488"/>
        <w:gridCol w:w="3446"/>
        <w:gridCol w:w="3308"/>
      </w:tblGrid>
      <w:tr w:rsidR="00B45E6C" w14:paraId="73BF18E7" w14:textId="77777777" w:rsidTr="00B45E6C">
        <w:trPr>
          <w:cnfStyle w:val="100000000000" w:firstRow="1" w:lastRow="0" w:firstColumn="0" w:lastColumn="0" w:oddVBand="0" w:evenVBand="0" w:oddHBand="0" w:evenHBand="0" w:firstRowFirstColumn="0" w:firstRowLastColumn="0" w:lastRowFirstColumn="0" w:lastRowLastColumn="0"/>
          <w:trHeight w:val="687"/>
        </w:trPr>
        <w:tc>
          <w:tcPr>
            <w:cnfStyle w:val="001000000000" w:firstRow="0" w:lastRow="0" w:firstColumn="1" w:lastColumn="0" w:oddVBand="0" w:evenVBand="0" w:oddHBand="0" w:evenHBand="0" w:firstRowFirstColumn="0" w:firstRowLastColumn="0" w:lastRowFirstColumn="0" w:lastRowLastColumn="0"/>
            <w:tcW w:w="3574" w:type="dxa"/>
          </w:tcPr>
          <w:p w14:paraId="0485EA38" w14:textId="77777777" w:rsidR="00B45E6C" w:rsidRPr="00994BC7" w:rsidRDefault="00B45E6C" w:rsidP="00F47547">
            <w:r>
              <w:t>Method / Technique / Tool</w:t>
            </w:r>
          </w:p>
        </w:tc>
        <w:tc>
          <w:tcPr>
            <w:tcW w:w="3488" w:type="dxa"/>
          </w:tcPr>
          <w:p w14:paraId="20772A28" w14:textId="77777777" w:rsidR="00B45E6C" w:rsidRPr="00994BC7" w:rsidRDefault="00B45E6C" w:rsidP="00F47547">
            <w:pPr>
              <w:cnfStyle w:val="100000000000" w:firstRow="1" w:lastRow="0" w:firstColumn="0" w:lastColumn="0" w:oddVBand="0" w:evenVBand="0" w:oddHBand="0" w:evenHBand="0" w:firstRowFirstColumn="0" w:firstRowLastColumn="0" w:lastRowFirstColumn="0" w:lastRowLastColumn="0"/>
            </w:pPr>
            <w:r>
              <w:t xml:space="preserve">Use &amp; Rationale  </w:t>
            </w:r>
          </w:p>
        </w:tc>
        <w:tc>
          <w:tcPr>
            <w:tcW w:w="3446" w:type="dxa"/>
          </w:tcPr>
          <w:p w14:paraId="169902C5" w14:textId="77777777" w:rsidR="00B45E6C" w:rsidRPr="00994BC7" w:rsidRDefault="00B45E6C" w:rsidP="00F47547">
            <w:pPr>
              <w:pStyle w:val="NormalWeb"/>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rPr>
            </w:pPr>
            <w:r>
              <w:rPr>
                <w:rFonts w:ascii="Calibri" w:hAnsi="Calibri" w:cs="Calibri"/>
                <w:sz w:val="22"/>
                <w:szCs w:val="22"/>
              </w:rPr>
              <w:t xml:space="preserve">Appropriateness </w:t>
            </w:r>
            <w:r w:rsidRPr="00994BC7">
              <w:rPr>
                <w:rFonts w:ascii="Calibri" w:hAnsi="Calibri" w:cs="Calibri"/>
                <w:sz w:val="22"/>
                <w:szCs w:val="22"/>
              </w:rPr>
              <w:t xml:space="preserve"> </w:t>
            </w:r>
          </w:p>
        </w:tc>
        <w:tc>
          <w:tcPr>
            <w:tcW w:w="3308" w:type="dxa"/>
          </w:tcPr>
          <w:p w14:paraId="070C08ED" w14:textId="77777777" w:rsidR="00B45E6C" w:rsidRDefault="00B45E6C" w:rsidP="00F47547">
            <w:pPr>
              <w:cnfStyle w:val="100000000000" w:firstRow="1" w:lastRow="0" w:firstColumn="0" w:lastColumn="0" w:oddVBand="0" w:evenVBand="0" w:oddHBand="0" w:evenHBand="0" w:firstRowFirstColumn="0" w:firstRowLastColumn="0" w:lastRowFirstColumn="0" w:lastRowLastColumn="0"/>
            </w:pPr>
            <w:r>
              <w:t xml:space="preserve">Evidence </w:t>
            </w:r>
          </w:p>
        </w:tc>
      </w:tr>
      <w:tr w:rsidR="00B45E6C" w14:paraId="012531A1" w14:textId="77777777" w:rsidTr="00B45E6C">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3574" w:type="dxa"/>
          </w:tcPr>
          <w:p w14:paraId="052B4797" w14:textId="3D85DDC8" w:rsidR="00B45E6C" w:rsidRDefault="00CE2D1D" w:rsidP="00F47547">
            <w:r>
              <w:t>Agile project method</w:t>
            </w:r>
            <w:r w:rsidR="006D491B">
              <w:t xml:space="preserve">, </w:t>
            </w:r>
            <w:r w:rsidR="008B053D">
              <w:t xml:space="preserve">MS </w:t>
            </w:r>
            <w:r w:rsidR="006D491B">
              <w:t xml:space="preserve">excel or </w:t>
            </w:r>
            <w:r w:rsidR="008B053D">
              <w:t>T</w:t>
            </w:r>
            <w:r w:rsidR="006D491B">
              <w:t xml:space="preserve">rello is the project management tool  that helps to accomplish the research </w:t>
            </w:r>
          </w:p>
        </w:tc>
        <w:tc>
          <w:tcPr>
            <w:tcW w:w="3488" w:type="dxa"/>
          </w:tcPr>
          <w:p w14:paraId="68660E18" w14:textId="4B50F5D9" w:rsidR="00B45E6C" w:rsidRDefault="00CE2D1D" w:rsidP="00F47547">
            <w:pPr>
              <w:cnfStyle w:val="000000100000" w:firstRow="0" w:lastRow="0" w:firstColumn="0" w:lastColumn="0" w:oddVBand="0" w:evenVBand="0" w:oddHBand="1" w:evenHBand="0" w:firstRowFirstColumn="0" w:firstRowLastColumn="0" w:lastRowFirstColumn="0" w:lastRowLastColumn="0"/>
            </w:pPr>
            <w:r>
              <w:t>M</w:t>
            </w:r>
            <w:r w:rsidRPr="00CE2D1D">
              <w:t>achine learning project could use an agile approach, it is useful to take a step back and define the key concepts that should drive a lean agile machine learning project.</w:t>
            </w:r>
          </w:p>
        </w:tc>
        <w:tc>
          <w:tcPr>
            <w:tcW w:w="3446" w:type="dxa"/>
          </w:tcPr>
          <w:p w14:paraId="7915F123" w14:textId="77777777" w:rsidR="00B45E6C" w:rsidRDefault="005E55F5" w:rsidP="00F47547">
            <w:pPr>
              <w:cnfStyle w:val="000000100000" w:firstRow="0" w:lastRow="0" w:firstColumn="0" w:lastColumn="0" w:oddVBand="0" w:evenVBand="0" w:oddHBand="1" w:evenHBand="0" w:firstRowFirstColumn="0" w:firstRowLastColumn="0" w:lastRowFirstColumn="0" w:lastRowLastColumn="0"/>
            </w:pPr>
            <w:r>
              <w:t>1.Roles – research owner, process expert, data owner etc..</w:t>
            </w:r>
          </w:p>
          <w:p w14:paraId="6A2C21B2" w14:textId="4FBE5C0E" w:rsidR="005E55F5" w:rsidRDefault="005E55F5" w:rsidP="00F47547">
            <w:pPr>
              <w:cnfStyle w:val="000000100000" w:firstRow="0" w:lastRow="0" w:firstColumn="0" w:lastColumn="0" w:oddVBand="0" w:evenVBand="0" w:oddHBand="1" w:evenHBand="0" w:firstRowFirstColumn="0" w:firstRowLastColumn="0" w:lastRowFirstColumn="0" w:lastRowLastColumn="0"/>
            </w:pPr>
            <w:r>
              <w:t>2.Eventsv - daily or weekly reviews</w:t>
            </w:r>
          </w:p>
          <w:p w14:paraId="2E37AF4C" w14:textId="5F6D7867" w:rsidR="005E55F5" w:rsidRDefault="005E55F5" w:rsidP="00F47547">
            <w:pPr>
              <w:cnfStyle w:val="000000100000" w:firstRow="0" w:lastRow="0" w:firstColumn="0" w:lastColumn="0" w:oddVBand="0" w:evenVBand="0" w:oddHBand="1" w:evenHBand="0" w:firstRowFirstColumn="0" w:firstRowLastColumn="0" w:lastRowFirstColumn="0" w:lastRowLastColumn="0"/>
            </w:pPr>
            <w:r>
              <w:t>3.Process to create and prioritize items – items/tasks are created, prioritized and viewed on task board in Trello.</w:t>
            </w:r>
          </w:p>
        </w:tc>
        <w:tc>
          <w:tcPr>
            <w:tcW w:w="3308" w:type="dxa"/>
          </w:tcPr>
          <w:p w14:paraId="294CC4C3" w14:textId="135DD356" w:rsidR="00B45E6C" w:rsidRDefault="003D091E" w:rsidP="00F47547">
            <w:pPr>
              <w:cnfStyle w:val="000000100000" w:firstRow="0" w:lastRow="0" w:firstColumn="0" w:lastColumn="0" w:oddVBand="0" w:evenVBand="0" w:oddHBand="1" w:evenHBand="0" w:firstRowFirstColumn="0" w:firstRowLastColumn="0" w:lastRowFirstColumn="0" w:lastRowLastColumn="0"/>
            </w:pPr>
            <w:hyperlink w:anchor="_ENREF_15" w:tooltip="Larson, 2016 #191" w:history="1">
              <w:r w:rsidR="008B053D" w:rsidRPr="006D491B">
                <w:rPr>
                  <w:rStyle w:val="Hyperlink"/>
                </w:rPr>
                <w:t>Larson and Chang, 2016</w:t>
              </w:r>
            </w:hyperlink>
          </w:p>
        </w:tc>
      </w:tr>
      <w:tr w:rsidR="00B45E6C" w14:paraId="2C04A989" w14:textId="77777777" w:rsidTr="00B45E6C">
        <w:trPr>
          <w:trHeight w:val="351"/>
        </w:trPr>
        <w:tc>
          <w:tcPr>
            <w:cnfStyle w:val="001000000000" w:firstRow="0" w:lastRow="0" w:firstColumn="1" w:lastColumn="0" w:oddVBand="0" w:evenVBand="0" w:oddHBand="0" w:evenHBand="0" w:firstRowFirstColumn="0" w:firstRowLastColumn="0" w:lastRowFirstColumn="0" w:lastRowLastColumn="0"/>
            <w:tcW w:w="3574" w:type="dxa"/>
          </w:tcPr>
          <w:p w14:paraId="0AED973A" w14:textId="6A1A1937" w:rsidR="00B45E6C" w:rsidRDefault="00CE2D1D" w:rsidP="00F47547">
            <w:r>
              <w:t>Data driven scrum (DDS), tool is scrum Kanban, DDS guide</w:t>
            </w:r>
          </w:p>
        </w:tc>
        <w:tc>
          <w:tcPr>
            <w:tcW w:w="3488" w:type="dxa"/>
          </w:tcPr>
          <w:p w14:paraId="57CF4637" w14:textId="73304997" w:rsidR="00B45E6C" w:rsidRDefault="00CE2D1D" w:rsidP="00F47547">
            <w:pPr>
              <w:cnfStyle w:val="000000000000" w:firstRow="0" w:lastRow="0" w:firstColumn="0" w:lastColumn="0" w:oddVBand="0" w:evenVBand="0" w:oddHBand="0" w:evenHBand="0" w:firstRowFirstColumn="0" w:firstRowLastColumn="0" w:lastRowFirstColumn="0" w:lastRowLastColumn="0"/>
            </w:pPr>
            <w:r w:rsidRPr="00CE2D1D">
              <w:t xml:space="preserve">DDS helps to ensure that </w:t>
            </w:r>
            <w:r>
              <w:t xml:space="preserve">me and the </w:t>
            </w:r>
            <w:r w:rsidR="005E55F5">
              <w:t>Ambros</w:t>
            </w:r>
            <w:r w:rsidRPr="00CE2D1D">
              <w:t xml:space="preserve"> can achieve </w:t>
            </w:r>
            <w:r w:rsidR="005E55F5">
              <w:t>some</w:t>
            </w:r>
            <w:r>
              <w:t xml:space="preserve"> key achievements </w:t>
            </w:r>
          </w:p>
        </w:tc>
        <w:tc>
          <w:tcPr>
            <w:tcW w:w="3446" w:type="dxa"/>
          </w:tcPr>
          <w:p w14:paraId="45C58F86" w14:textId="38E9454C" w:rsidR="005E55F5" w:rsidRPr="00CB69A4" w:rsidRDefault="005E55F5" w:rsidP="00CB69A4">
            <w:pPr>
              <w:cnfStyle w:val="000000000000" w:firstRow="0" w:lastRow="0" w:firstColumn="0" w:lastColumn="0" w:oddVBand="0" w:evenVBand="0" w:oddHBand="0" w:evenHBand="0" w:firstRowFirstColumn="0" w:firstRowLastColumn="0" w:lastRowFirstColumn="0" w:lastRowLastColumn="0"/>
            </w:pPr>
            <w:r>
              <w:t>1.</w:t>
            </w:r>
            <w:r w:rsidRPr="005E55F5">
              <w:t>Functional iterations 2. Flexible task estimation. 3. Iteration independent meeting</w:t>
            </w:r>
            <w:r>
              <w:t xml:space="preserve"> 4.Collective analysis</w:t>
            </w:r>
          </w:p>
        </w:tc>
        <w:tc>
          <w:tcPr>
            <w:tcW w:w="3308" w:type="dxa"/>
          </w:tcPr>
          <w:p w14:paraId="471FDA40" w14:textId="50349565" w:rsidR="00B45E6C" w:rsidRDefault="003D091E" w:rsidP="00F47547">
            <w:pPr>
              <w:cnfStyle w:val="000000000000" w:firstRow="0" w:lastRow="0" w:firstColumn="0" w:lastColumn="0" w:oddVBand="0" w:evenVBand="0" w:oddHBand="0" w:evenHBand="0" w:firstRowFirstColumn="0" w:firstRowLastColumn="0" w:lastRowFirstColumn="0" w:lastRowLastColumn="0"/>
            </w:pPr>
            <w:hyperlink w:anchor="_ENREF_31" w:tooltip="Wei, 2019 #202" w:history="1">
              <w:r w:rsidR="006D491B" w:rsidRPr="006D491B">
                <w:rPr>
                  <w:rStyle w:val="Hyperlink"/>
                </w:rPr>
                <w:t>Wei and Rana, 2019</w:t>
              </w:r>
            </w:hyperlink>
          </w:p>
        </w:tc>
      </w:tr>
    </w:tbl>
    <w:p w14:paraId="0144E66E" w14:textId="0DD1B0C8" w:rsidR="00B45E6C" w:rsidRDefault="00B45E6C" w:rsidP="00B45E6C"/>
    <w:p w14:paraId="4077AE6A" w14:textId="4A6AF678" w:rsidR="003238AC" w:rsidRDefault="003238AC" w:rsidP="00B45E6C"/>
    <w:p w14:paraId="047E2AE5" w14:textId="774049BC" w:rsidR="003238AC" w:rsidRDefault="003238AC" w:rsidP="00B45E6C"/>
    <w:p w14:paraId="7859BA7D" w14:textId="25543DBB" w:rsidR="003238AC" w:rsidRDefault="003238AC" w:rsidP="00B45E6C"/>
    <w:p w14:paraId="2BD0ED33" w14:textId="09289532" w:rsidR="003238AC" w:rsidRDefault="003238AC" w:rsidP="00B45E6C"/>
    <w:p w14:paraId="74F06691" w14:textId="459BCCD9" w:rsidR="003238AC" w:rsidRDefault="003238AC" w:rsidP="00B45E6C"/>
    <w:p w14:paraId="050E8A8F" w14:textId="19E64EBE" w:rsidR="003238AC" w:rsidRDefault="003238AC" w:rsidP="00B45E6C"/>
    <w:p w14:paraId="33678ABE" w14:textId="26426BF3" w:rsidR="003238AC" w:rsidRDefault="003238AC" w:rsidP="00B45E6C"/>
    <w:p w14:paraId="5D340358" w14:textId="2F713E68" w:rsidR="003238AC" w:rsidRDefault="003238AC" w:rsidP="00B45E6C"/>
    <w:p w14:paraId="2673E3CA" w14:textId="46F68537" w:rsidR="003238AC" w:rsidRDefault="003238AC" w:rsidP="00B45E6C"/>
    <w:p w14:paraId="7A6157BC" w14:textId="77777777" w:rsidR="003238AC" w:rsidRPr="00592B1B" w:rsidRDefault="003238AC" w:rsidP="00B45E6C"/>
    <w:p w14:paraId="4B48C8FA" w14:textId="79B41D37" w:rsidR="00B45E6C" w:rsidRPr="003238AC" w:rsidRDefault="00B45E6C" w:rsidP="003238AC">
      <w:pPr>
        <w:pStyle w:val="Heading1"/>
        <w:numPr>
          <w:ilvl w:val="0"/>
          <w:numId w:val="1"/>
        </w:numPr>
        <w:rPr>
          <w:b/>
          <w:bCs/>
          <w:lang w:val="en-HK"/>
        </w:rPr>
      </w:pPr>
      <w:r>
        <w:rPr>
          <w:b/>
          <w:bCs/>
          <w:lang w:val="en-HK"/>
        </w:rPr>
        <w:lastRenderedPageBreak/>
        <w:t>E</w:t>
      </w:r>
      <w:r w:rsidRPr="003238AC">
        <w:rPr>
          <w:b/>
          <w:bCs/>
          <w:lang w:val="en-HK"/>
        </w:rPr>
        <w:t>vidence</w:t>
      </w:r>
    </w:p>
    <w:p w14:paraId="7B2BD642" w14:textId="6D27F133" w:rsidR="009D19F6" w:rsidRDefault="009D19F6"/>
    <w:p w14:paraId="12B5ADFB" w14:textId="5EE02191" w:rsidR="00B45E6C" w:rsidRDefault="00B45E6C"/>
    <w:tbl>
      <w:tblPr>
        <w:tblStyle w:val="GridTable6Colourful"/>
        <w:tblW w:w="0" w:type="auto"/>
        <w:tblLook w:val="04A0" w:firstRow="1" w:lastRow="0" w:firstColumn="1" w:lastColumn="0" w:noHBand="0" w:noVBand="1"/>
      </w:tblPr>
      <w:tblGrid>
        <w:gridCol w:w="4917"/>
        <w:gridCol w:w="4917"/>
        <w:gridCol w:w="4917"/>
      </w:tblGrid>
      <w:tr w:rsidR="00F47547" w:rsidRPr="00B45E6C" w14:paraId="68CD7AE7" w14:textId="27848566" w:rsidTr="00F47547">
        <w:trPr>
          <w:cnfStyle w:val="100000000000" w:firstRow="1" w:lastRow="0" w:firstColumn="0" w:lastColumn="0" w:oddVBand="0" w:evenVBand="0" w:oddHBand="0"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4917" w:type="dxa"/>
          </w:tcPr>
          <w:p w14:paraId="51313BBC" w14:textId="095DC3A9" w:rsidR="00F47547" w:rsidRPr="00B45E6C" w:rsidRDefault="00F47547" w:rsidP="00F47547">
            <w:pPr>
              <w:rPr>
                <w:sz w:val="28"/>
                <w:szCs w:val="28"/>
              </w:rPr>
            </w:pPr>
            <w:r>
              <w:rPr>
                <w:sz w:val="28"/>
                <w:szCs w:val="28"/>
              </w:rPr>
              <w:t xml:space="preserve">Section 1 </w:t>
            </w:r>
            <w:r w:rsidRPr="00B45E6C">
              <w:rPr>
                <w:sz w:val="28"/>
                <w:szCs w:val="28"/>
              </w:rPr>
              <w:t xml:space="preserve">Evidence </w:t>
            </w:r>
          </w:p>
        </w:tc>
        <w:tc>
          <w:tcPr>
            <w:tcW w:w="4917" w:type="dxa"/>
          </w:tcPr>
          <w:p w14:paraId="4DF3DDDE" w14:textId="771B0D02" w:rsidR="00F47547" w:rsidRDefault="00F47547" w:rsidP="00F47547">
            <w:pP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 xml:space="preserve">Section 2 </w:t>
            </w:r>
            <w:r w:rsidRPr="00B45E6C">
              <w:rPr>
                <w:sz w:val="28"/>
                <w:szCs w:val="28"/>
              </w:rPr>
              <w:t xml:space="preserve">Evidence </w:t>
            </w:r>
          </w:p>
        </w:tc>
        <w:tc>
          <w:tcPr>
            <w:tcW w:w="4917" w:type="dxa"/>
          </w:tcPr>
          <w:p w14:paraId="21FE6BBB" w14:textId="369AA56A" w:rsidR="00F47547" w:rsidRDefault="00F47547" w:rsidP="00F47547">
            <w:pPr>
              <w:cnfStyle w:val="100000000000" w:firstRow="1" w:lastRow="0" w:firstColumn="0" w:lastColumn="0" w:oddVBand="0" w:evenVBand="0" w:oddHBand="0" w:evenHBand="0" w:firstRowFirstColumn="0" w:firstRowLastColumn="0" w:lastRowFirstColumn="0" w:lastRowLastColumn="0"/>
              <w:rPr>
                <w:sz w:val="28"/>
                <w:szCs w:val="28"/>
              </w:rPr>
            </w:pPr>
            <w:r>
              <w:t xml:space="preserve">Section 3 Evidence </w:t>
            </w:r>
          </w:p>
        </w:tc>
      </w:tr>
      <w:tr w:rsidR="00F47547" w14:paraId="5672CCAF" w14:textId="387797F6" w:rsidTr="00F47547">
        <w:trPr>
          <w:cnfStyle w:val="000000100000" w:firstRow="0" w:lastRow="0" w:firstColumn="0" w:lastColumn="0" w:oddVBand="0" w:evenVBand="0" w:oddHBand="1" w:evenHBand="0" w:firstRowFirstColumn="0" w:firstRowLastColumn="0" w:lastRowFirstColumn="0" w:lastRowLastColumn="0"/>
          <w:trHeight w:val="708"/>
        </w:trPr>
        <w:tc>
          <w:tcPr>
            <w:cnfStyle w:val="001000000000" w:firstRow="0" w:lastRow="0" w:firstColumn="1" w:lastColumn="0" w:oddVBand="0" w:evenVBand="0" w:oddHBand="0" w:evenHBand="0" w:firstRowFirstColumn="0" w:firstRowLastColumn="0" w:lastRowFirstColumn="0" w:lastRowLastColumn="0"/>
            <w:tcW w:w="4917" w:type="dxa"/>
          </w:tcPr>
          <w:p w14:paraId="2DF0E76E" w14:textId="77777777" w:rsidR="00F47547" w:rsidRDefault="003D091E" w:rsidP="00F47547">
            <w:pPr>
              <w:rPr>
                <w:rStyle w:val="Hyperlink"/>
              </w:rPr>
            </w:pPr>
            <w:hyperlink w:anchor="_ENREF_4" w:tooltip="Brown, 1993 #174" w:history="1">
              <w:r w:rsidR="00F47547" w:rsidRPr="00F00C39">
                <w:rPr>
                  <w:rStyle w:val="Hyperlink"/>
                </w:rPr>
                <w:t>Brown and Mitchell, 1993</w:t>
              </w:r>
            </w:hyperlink>
          </w:p>
          <w:p w14:paraId="0DEB35F0" w14:textId="77777777" w:rsidR="00F47547" w:rsidRDefault="003D091E" w:rsidP="00F47547">
            <w:pPr>
              <w:rPr>
                <w:rStyle w:val="Hyperlink"/>
              </w:rPr>
            </w:pPr>
            <w:hyperlink w:anchor="_ENREF_2" w:tooltip="Ayyadevara, 2018 #198" w:history="1">
              <w:proofErr w:type="spellStart"/>
              <w:r w:rsidR="00F47547" w:rsidRPr="00F00C39">
                <w:rPr>
                  <w:rStyle w:val="Hyperlink"/>
                </w:rPr>
                <w:t>Ayyadevara</w:t>
              </w:r>
              <w:proofErr w:type="spellEnd"/>
              <w:r w:rsidR="00F47547" w:rsidRPr="00F00C39">
                <w:rPr>
                  <w:rStyle w:val="Hyperlink"/>
                </w:rPr>
                <w:t>, 2018</w:t>
              </w:r>
            </w:hyperlink>
          </w:p>
          <w:p w14:paraId="1380FCE6" w14:textId="77777777" w:rsidR="00F47547" w:rsidRDefault="003D091E" w:rsidP="00F47547">
            <w:hyperlink w:anchor="_ENREF_11" w:tooltip="Kim, 2006 #171" w:history="1">
              <w:r w:rsidR="00F47547" w:rsidRPr="00F00C39">
                <w:rPr>
                  <w:rStyle w:val="Hyperlink"/>
                </w:rPr>
                <w:t>Kim and Gu, 2006</w:t>
              </w:r>
            </w:hyperlink>
          </w:p>
        </w:tc>
        <w:tc>
          <w:tcPr>
            <w:tcW w:w="4917" w:type="dxa"/>
          </w:tcPr>
          <w:p w14:paraId="740482F1" w14:textId="7E3AC3E4" w:rsidR="00F47547" w:rsidRDefault="003D091E" w:rsidP="00F47547">
            <w:pPr>
              <w:cnfStyle w:val="000000100000" w:firstRow="0" w:lastRow="0" w:firstColumn="0" w:lastColumn="0" w:oddVBand="0" w:evenVBand="0" w:oddHBand="1" w:evenHBand="0" w:firstRowFirstColumn="0" w:firstRowLastColumn="0" w:lastRowFirstColumn="0" w:lastRowLastColumn="0"/>
            </w:pPr>
            <w:hyperlink w:history="1">
              <w:r w:rsidR="00F47547">
                <w:rPr>
                  <w:noProof/>
                </w:rPr>
                <w:t>L’heureux et al., 2017</w:t>
              </w:r>
            </w:hyperlink>
          </w:p>
        </w:tc>
        <w:tc>
          <w:tcPr>
            <w:tcW w:w="4917" w:type="dxa"/>
          </w:tcPr>
          <w:p w14:paraId="5F0D8697" w14:textId="315DADA0" w:rsidR="00F47547" w:rsidRDefault="003D091E" w:rsidP="00F47547">
            <w:pPr>
              <w:cnfStyle w:val="000000100000" w:firstRow="0" w:lastRow="0" w:firstColumn="0" w:lastColumn="0" w:oddVBand="0" w:evenVBand="0" w:oddHBand="1" w:evenHBand="0" w:firstRowFirstColumn="0" w:firstRowLastColumn="0" w:lastRowFirstColumn="0" w:lastRowLastColumn="0"/>
              <w:rPr>
                <w:noProof/>
              </w:rPr>
            </w:pPr>
            <w:hyperlink w:anchor="_ENREF_15" w:tooltip="Larson, 2016 #191" w:history="1">
              <w:r w:rsidR="00F47547" w:rsidRPr="006D491B">
                <w:rPr>
                  <w:rStyle w:val="Hyperlink"/>
                </w:rPr>
                <w:t>Larson and Chang, 2016</w:t>
              </w:r>
            </w:hyperlink>
          </w:p>
        </w:tc>
      </w:tr>
      <w:tr w:rsidR="00F47547" w14:paraId="7C3315DE" w14:textId="24F140F9" w:rsidTr="00F47547">
        <w:trPr>
          <w:trHeight w:val="731"/>
        </w:trPr>
        <w:tc>
          <w:tcPr>
            <w:cnfStyle w:val="001000000000" w:firstRow="0" w:lastRow="0" w:firstColumn="1" w:lastColumn="0" w:oddVBand="0" w:evenVBand="0" w:oddHBand="0" w:evenHBand="0" w:firstRowFirstColumn="0" w:firstRowLastColumn="0" w:lastRowFirstColumn="0" w:lastRowLastColumn="0"/>
            <w:tcW w:w="4917" w:type="dxa"/>
          </w:tcPr>
          <w:p w14:paraId="0D233A35" w14:textId="77777777" w:rsidR="00F47547" w:rsidRDefault="003D091E" w:rsidP="00F47547">
            <w:pPr>
              <w:rPr>
                <w:rStyle w:val="Hyperlink"/>
              </w:rPr>
            </w:pPr>
            <w:hyperlink w:anchor="_ENREF_25" w:tooltip="Tanizaki, 2019 #194" w:history="1">
              <w:proofErr w:type="spellStart"/>
              <w:r w:rsidR="00F47547" w:rsidRPr="00F00C39">
                <w:rPr>
                  <w:rStyle w:val="Hyperlink"/>
                </w:rPr>
                <w:t>Tanizaki</w:t>
              </w:r>
              <w:proofErr w:type="spellEnd"/>
              <w:r w:rsidR="00F47547" w:rsidRPr="00F00C39">
                <w:rPr>
                  <w:rStyle w:val="Hyperlink"/>
                </w:rPr>
                <w:t xml:space="preserve"> et al., 2019</w:t>
              </w:r>
            </w:hyperlink>
          </w:p>
          <w:p w14:paraId="1B7CB48F" w14:textId="77777777" w:rsidR="00F47547" w:rsidRDefault="003D091E" w:rsidP="00F47547">
            <w:pPr>
              <w:rPr>
                <w:rStyle w:val="Hyperlink"/>
              </w:rPr>
            </w:pPr>
            <w:hyperlink w:anchor="_ENREF_14" w:tooltip="Lasek, 2016 #176" w:history="1">
              <w:proofErr w:type="spellStart"/>
              <w:r w:rsidR="00F47547" w:rsidRPr="00F00C39">
                <w:rPr>
                  <w:rStyle w:val="Hyperlink"/>
                </w:rPr>
                <w:t>Lasek</w:t>
              </w:r>
              <w:proofErr w:type="spellEnd"/>
              <w:r w:rsidR="00F47547" w:rsidRPr="00F00C39">
                <w:rPr>
                  <w:rStyle w:val="Hyperlink"/>
                </w:rPr>
                <w:t xml:space="preserve"> et al., 2016a</w:t>
              </w:r>
            </w:hyperlink>
          </w:p>
          <w:p w14:paraId="1A27995C" w14:textId="77777777" w:rsidR="00F47547" w:rsidRDefault="00F47547" w:rsidP="00F47547"/>
        </w:tc>
        <w:tc>
          <w:tcPr>
            <w:tcW w:w="4917" w:type="dxa"/>
          </w:tcPr>
          <w:p w14:paraId="2FE49816" w14:textId="2F7A0A0D" w:rsidR="00F47547" w:rsidRDefault="003D091E" w:rsidP="00F47547">
            <w:pPr>
              <w:cnfStyle w:val="000000000000" w:firstRow="0" w:lastRow="0" w:firstColumn="0" w:lastColumn="0" w:oddVBand="0" w:evenVBand="0" w:oddHBand="0" w:evenHBand="0" w:firstRowFirstColumn="0" w:firstRowLastColumn="0" w:lastRowFirstColumn="0" w:lastRowLastColumn="0"/>
            </w:pPr>
            <w:hyperlink w:anchor="_ENREF_12" w:tooltip="Kim, 2006 #171" w:history="1">
              <w:r w:rsidR="00F47547" w:rsidRPr="006D491B">
                <w:rPr>
                  <w:rStyle w:val="Hyperlink"/>
                </w:rPr>
                <w:t>Kim and Gu, 2006</w:t>
              </w:r>
            </w:hyperlink>
          </w:p>
        </w:tc>
        <w:tc>
          <w:tcPr>
            <w:tcW w:w="4917" w:type="dxa"/>
          </w:tcPr>
          <w:p w14:paraId="56565C6F" w14:textId="71DA97D5" w:rsidR="00F47547" w:rsidRDefault="003D091E" w:rsidP="00F47547">
            <w:pPr>
              <w:cnfStyle w:val="000000000000" w:firstRow="0" w:lastRow="0" w:firstColumn="0" w:lastColumn="0" w:oddVBand="0" w:evenVBand="0" w:oddHBand="0" w:evenHBand="0" w:firstRowFirstColumn="0" w:firstRowLastColumn="0" w:lastRowFirstColumn="0" w:lastRowLastColumn="0"/>
              <w:rPr>
                <w:noProof/>
              </w:rPr>
            </w:pPr>
            <w:hyperlink w:anchor="_ENREF_31" w:tooltip="Wei, 2019 #202" w:history="1">
              <w:r w:rsidR="00F47547" w:rsidRPr="006D491B">
                <w:rPr>
                  <w:rStyle w:val="Hyperlink"/>
                </w:rPr>
                <w:t>Wei and Rana, 2019</w:t>
              </w:r>
            </w:hyperlink>
          </w:p>
        </w:tc>
      </w:tr>
      <w:tr w:rsidR="00F47547" w14:paraId="6089BFB5" w14:textId="4A24EF35" w:rsidTr="00F47547">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4917" w:type="dxa"/>
          </w:tcPr>
          <w:p w14:paraId="4EDACF5F" w14:textId="77777777" w:rsidR="00F47547" w:rsidRDefault="003D091E" w:rsidP="00F47547">
            <w:pPr>
              <w:rPr>
                <w:rFonts w:asciiTheme="majorBidi" w:hAnsiTheme="majorBidi"/>
                <w:noProof/>
              </w:rPr>
            </w:pPr>
            <w:hyperlink w:anchor="_ENREF_18" w:tooltip="Mathur, 2018 #196" w:history="1">
              <w:r w:rsidR="00F47547" w:rsidRPr="00F00C39">
                <w:rPr>
                  <w:rStyle w:val="Hyperlink"/>
                </w:rPr>
                <w:t>Mathur, 2018</w:t>
              </w:r>
            </w:hyperlink>
            <w:r w:rsidR="00F47547">
              <w:rPr>
                <w:rFonts w:asciiTheme="majorBidi" w:hAnsiTheme="majorBidi"/>
                <w:noProof/>
              </w:rPr>
              <w:t>,</w:t>
            </w:r>
          </w:p>
          <w:p w14:paraId="3B5254BE" w14:textId="77777777" w:rsidR="00F47547" w:rsidRDefault="003D091E" w:rsidP="00F47547">
            <w:hyperlink w:anchor="_ENREF_17" w:tooltip="Lian, 2017 #173" w:history="1">
              <w:r w:rsidR="00F47547" w:rsidRPr="00F00C39">
                <w:rPr>
                  <w:rStyle w:val="Hyperlink"/>
                </w:rPr>
                <w:t>Lian et al., 2017b</w:t>
              </w:r>
            </w:hyperlink>
            <w:r w:rsidR="00F47547">
              <w:rPr>
                <w:rFonts w:asciiTheme="majorBidi" w:hAnsiTheme="majorBidi"/>
                <w:noProof/>
              </w:rPr>
              <w:t xml:space="preserve">, </w:t>
            </w:r>
            <w:hyperlink w:anchor="_ENREF_16" w:tooltip="Lian, 2017 #178" w:history="1">
              <w:r w:rsidR="00F47547" w:rsidRPr="00F00C39">
                <w:rPr>
                  <w:rStyle w:val="Hyperlink"/>
                </w:rPr>
                <w:t>Lian et al., 2017a</w:t>
              </w:r>
            </w:hyperlink>
            <w:r w:rsidR="00F47547">
              <w:rPr>
                <w:rFonts w:asciiTheme="majorBidi" w:hAnsiTheme="majorBidi"/>
                <w:noProof/>
              </w:rPr>
              <w:t>,</w:t>
            </w:r>
          </w:p>
        </w:tc>
        <w:tc>
          <w:tcPr>
            <w:tcW w:w="4917" w:type="dxa"/>
          </w:tcPr>
          <w:p w14:paraId="1983E55A" w14:textId="77E050E3" w:rsidR="00F47547" w:rsidRDefault="003D091E" w:rsidP="00F47547">
            <w:pPr>
              <w:cnfStyle w:val="000000100000" w:firstRow="0" w:lastRow="0" w:firstColumn="0" w:lastColumn="0" w:oddVBand="0" w:evenVBand="0" w:oddHBand="1" w:evenHBand="0" w:firstRowFirstColumn="0" w:firstRowLastColumn="0" w:lastRowFirstColumn="0" w:lastRowLastColumn="0"/>
            </w:pPr>
            <w:hyperlink w:anchor="_ENREF_20" w:tooltip="Mathur, 2018 #196" w:history="1">
              <w:r w:rsidR="00F47547" w:rsidRPr="006D491B">
                <w:rPr>
                  <w:rStyle w:val="Hyperlink"/>
                </w:rPr>
                <w:t>Mathur, 2018</w:t>
              </w:r>
            </w:hyperlink>
          </w:p>
        </w:tc>
        <w:tc>
          <w:tcPr>
            <w:tcW w:w="4917" w:type="dxa"/>
          </w:tcPr>
          <w:p w14:paraId="05F998C7" w14:textId="77777777" w:rsidR="00F47547" w:rsidRDefault="00F47547" w:rsidP="00F47547">
            <w:pPr>
              <w:cnfStyle w:val="000000100000" w:firstRow="0" w:lastRow="0" w:firstColumn="0" w:lastColumn="0" w:oddVBand="0" w:evenVBand="0" w:oddHBand="1" w:evenHBand="0" w:firstRowFirstColumn="0" w:firstRowLastColumn="0" w:lastRowFirstColumn="0" w:lastRowLastColumn="0"/>
              <w:rPr>
                <w:noProof/>
              </w:rPr>
            </w:pPr>
          </w:p>
        </w:tc>
      </w:tr>
    </w:tbl>
    <w:p w14:paraId="2F333E01" w14:textId="5BDE74D1" w:rsidR="00B45E6C" w:rsidRDefault="00B45E6C"/>
    <w:p w14:paraId="0A11CB94" w14:textId="1302198D" w:rsidR="00B45E6C" w:rsidRDefault="003238AC">
      <w:r>
        <w:t xml:space="preserve">Presentation Slides:- </w:t>
      </w:r>
    </w:p>
    <w:p w14:paraId="529AFFCD" w14:textId="77777777" w:rsidR="003238AC" w:rsidRDefault="003238AC"/>
    <w:p w14:paraId="4E905AC8" w14:textId="70802EB0" w:rsidR="003D091E" w:rsidRDefault="003D091E">
      <w:hyperlink r:id="rId10" w:history="1">
        <w:r w:rsidRPr="00E5627C">
          <w:rPr>
            <w:rStyle w:val="Hyperlink"/>
          </w:rPr>
          <w:t>https://github.com/nunufung/PROM02/blob/main/Prom02%20ppt%20v1.46.pdf</w:t>
        </w:r>
      </w:hyperlink>
    </w:p>
    <w:p w14:paraId="7EB03729" w14:textId="3C0349CD" w:rsidR="003238AC" w:rsidRDefault="003238AC"/>
    <w:p w14:paraId="653313DD" w14:textId="1663979B" w:rsidR="00337ED5" w:rsidRDefault="00337ED5">
      <w:r>
        <w:t xml:space="preserve">Python code in </w:t>
      </w:r>
      <w:proofErr w:type="spellStart"/>
      <w:r>
        <w:t>github</w:t>
      </w:r>
      <w:proofErr w:type="spellEnd"/>
    </w:p>
    <w:p w14:paraId="6AD8E8CA" w14:textId="1E67766F" w:rsidR="00337ED5" w:rsidRDefault="00337ED5"/>
    <w:p w14:paraId="02374D48" w14:textId="181B9C63" w:rsidR="00337ED5" w:rsidRDefault="003D091E">
      <w:hyperlink r:id="rId11" w:history="1">
        <w:r w:rsidR="00337ED5" w:rsidRPr="00544FDA">
          <w:rPr>
            <w:rStyle w:val="Hyperlink"/>
          </w:rPr>
          <w:t>https://github.com/nunufung/PROM02/blob/main/Restaurant_Sales_and_Status_Predictions_v5.ipynb</w:t>
        </w:r>
      </w:hyperlink>
    </w:p>
    <w:p w14:paraId="764B4253" w14:textId="403C6B7B" w:rsidR="00337ED5" w:rsidRDefault="00337ED5"/>
    <w:p w14:paraId="68F414F0" w14:textId="1EA17555" w:rsidR="00337ED5" w:rsidRDefault="00337ED5">
      <w:r>
        <w:t xml:space="preserve">Dataset CSV in </w:t>
      </w:r>
      <w:proofErr w:type="spellStart"/>
      <w:r>
        <w:t>github</w:t>
      </w:r>
      <w:proofErr w:type="spellEnd"/>
    </w:p>
    <w:p w14:paraId="6D5862E1" w14:textId="72D63D8F" w:rsidR="00337ED5" w:rsidRDefault="00337ED5"/>
    <w:p w14:paraId="20047F7A" w14:textId="1E9F778D" w:rsidR="00337ED5" w:rsidRDefault="003D091E">
      <w:hyperlink r:id="rId12" w:history="1">
        <w:r w:rsidR="00337ED5" w:rsidRPr="00544FDA">
          <w:rPr>
            <w:rStyle w:val="Hyperlink"/>
          </w:rPr>
          <w:t>https://github.com/nunufung/PROM02/blob/main/dataset%20v7_57k%20another%20pattern%203.csv</w:t>
        </w:r>
      </w:hyperlink>
    </w:p>
    <w:p w14:paraId="420EEEEC" w14:textId="77777777" w:rsidR="00337ED5" w:rsidRDefault="00337ED5"/>
    <w:p w14:paraId="1D1C2E49" w14:textId="4EFF7035" w:rsidR="00337ED5" w:rsidRDefault="00337ED5"/>
    <w:p w14:paraId="38808A87" w14:textId="4D461337" w:rsidR="00337ED5" w:rsidRDefault="00337ED5">
      <w:r>
        <w:t xml:space="preserve">Books and reference in </w:t>
      </w:r>
      <w:proofErr w:type="spellStart"/>
      <w:r>
        <w:t>github</w:t>
      </w:r>
      <w:proofErr w:type="spellEnd"/>
    </w:p>
    <w:p w14:paraId="145C0EB5" w14:textId="2AACF48C" w:rsidR="00337ED5" w:rsidRDefault="00337ED5"/>
    <w:p w14:paraId="482E5A94" w14:textId="57A2DE88" w:rsidR="00337ED5" w:rsidRDefault="003D091E">
      <w:hyperlink r:id="rId13" w:history="1">
        <w:r w:rsidR="00337ED5" w:rsidRPr="00544FDA">
          <w:rPr>
            <w:rStyle w:val="Hyperlink"/>
          </w:rPr>
          <w:t>https://github.com/nunufung/PROM02</w:t>
        </w:r>
      </w:hyperlink>
    </w:p>
    <w:p w14:paraId="1D1A1655" w14:textId="1E3FDE7A" w:rsidR="00337ED5" w:rsidRDefault="00337ED5"/>
    <w:p w14:paraId="1346A459" w14:textId="77777777" w:rsidR="00337ED5" w:rsidRDefault="00337ED5"/>
    <w:p w14:paraId="53B1B93E" w14:textId="03022268" w:rsidR="00F47547" w:rsidRDefault="00F47547"/>
    <w:p w14:paraId="03EE9EEA" w14:textId="74533426" w:rsidR="003238AC" w:rsidRDefault="003238AC"/>
    <w:p w14:paraId="37048F08" w14:textId="44EFEC90" w:rsidR="003238AC" w:rsidRDefault="003238AC"/>
    <w:p w14:paraId="4353352B" w14:textId="6A2B78D4" w:rsidR="003238AC" w:rsidRDefault="003238AC"/>
    <w:p w14:paraId="20C73E6D" w14:textId="16B2942C" w:rsidR="003238AC" w:rsidRDefault="003238AC"/>
    <w:p w14:paraId="5BEB14C7" w14:textId="64890A5B" w:rsidR="003238AC" w:rsidRDefault="003238AC"/>
    <w:p w14:paraId="785F2CC2" w14:textId="7644F74C" w:rsidR="003238AC" w:rsidRDefault="003238AC"/>
    <w:p w14:paraId="78F81C9D" w14:textId="77777777" w:rsidR="00F00C39" w:rsidRDefault="00B45E6C" w:rsidP="00B45E6C">
      <w:pPr>
        <w:pStyle w:val="Heading1"/>
        <w:numPr>
          <w:ilvl w:val="0"/>
          <w:numId w:val="1"/>
        </w:numPr>
        <w:rPr>
          <w:b/>
          <w:bCs/>
          <w:lang w:val="en-HK"/>
        </w:rPr>
      </w:pPr>
      <w:r>
        <w:rPr>
          <w:b/>
          <w:bCs/>
          <w:lang w:val="en-HK"/>
        </w:rPr>
        <w:t xml:space="preserve">References </w:t>
      </w:r>
    </w:p>
    <w:p w14:paraId="5526EEBB" w14:textId="6CEF19C9" w:rsidR="006D491B" w:rsidRDefault="006D491B" w:rsidP="006D491B">
      <w:r>
        <w:fldChar w:fldCharType="begin">
          <w:fldData xml:space="preserve">PEVuZE5vdGU+PENpdGU+PEF1dGhvcj5WYW4gRGVyIE1hbHNidXJnPC9BdXRob3I+PFllYXI+MTk4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</w:fldData>
        </w:fldChar>
      </w:r>
      <w:r>
        <w:instrText xml:space="preserve"> ADDIN EN.CITE </w:instrText>
      </w:r>
      <w:r>
        <w:fldChar w:fldCharType="begin">
          <w:fldData xml:space="preserve">PEVuZE5vdGU+PENpdGU+PEF1dGhvcj5WYW4gRGVyIE1hbHNidXJnPC9BdXRob3I+PFllYXI+MTk4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</w:fldData>
        </w:fldChar>
      </w:r>
      <w:r>
        <w:instrText xml:space="preserve"> ADDIN EN.CITE.DATA </w:instrText>
      </w:r>
      <w:r>
        <w:fldChar w:fldCharType="end"/>
      </w:r>
      <w:r>
        <w:fldChar w:fldCharType="separate"/>
      </w:r>
      <w:r>
        <w:rPr>
          <w:noProof/>
        </w:rPr>
        <w:t>(</w:t>
      </w:r>
      <w:hyperlink w:anchor="_ENREF_29" w:tooltip="Van Der Malsburg, 1986 #189" w:history="1">
        <w:r w:rsidRPr="006D491B">
          <w:rPr>
            <w:rStyle w:val="Hyperlink"/>
          </w:rPr>
          <w:t>Van Der Malsburg, 1986</w:t>
        </w:r>
      </w:hyperlink>
      <w:r>
        <w:rPr>
          <w:noProof/>
        </w:rPr>
        <w:t xml:space="preserve">, </w:t>
      </w:r>
      <w:hyperlink w:anchor="_ENREF_4" w:tooltip="Brown, 1993 #174" w:history="1">
        <w:r w:rsidRPr="006D491B">
          <w:rPr>
            <w:rStyle w:val="Hyperlink"/>
          </w:rPr>
          <w:t>Brown and Mitchell, 1993</w:t>
        </w:r>
      </w:hyperlink>
      <w:r>
        <w:rPr>
          <w:noProof/>
        </w:rPr>
        <w:t xml:space="preserve">, </w:t>
      </w:r>
      <w:hyperlink w:anchor="_ENREF_32" w:tooltip="Wolpert, 1996 #186" w:history="1">
        <w:r w:rsidRPr="006D491B">
          <w:rPr>
            <w:rStyle w:val="Hyperlink"/>
          </w:rPr>
          <w:t>Wolpert, 1996</w:t>
        </w:r>
      </w:hyperlink>
      <w:r>
        <w:rPr>
          <w:noProof/>
        </w:rPr>
        <w:t xml:space="preserve">, </w:t>
      </w:r>
      <w:hyperlink w:anchor="_ENREF_22" w:tooltip="Pinkus, 1999 #190" w:history="1">
        <w:r w:rsidRPr="006D491B">
          <w:rPr>
            <w:rStyle w:val="Hyperlink"/>
          </w:rPr>
          <w:t>Pinkus, 1999</w:t>
        </w:r>
      </w:hyperlink>
      <w:r>
        <w:rPr>
          <w:noProof/>
        </w:rPr>
        <w:t xml:space="preserve">, </w:t>
      </w:r>
      <w:hyperlink w:anchor="_ENREF_23" w:tooltip="Platt, 2001 #170" w:history="1">
        <w:r w:rsidRPr="006D491B">
          <w:rPr>
            <w:rStyle w:val="Hyperlink"/>
          </w:rPr>
          <w:t>Platt, 2001</w:t>
        </w:r>
      </w:hyperlink>
      <w:r>
        <w:rPr>
          <w:noProof/>
        </w:rPr>
        <w:t xml:space="preserve">, </w:t>
      </w:r>
      <w:hyperlink w:anchor="_ENREF_3" w:tooltip="Bilenko, 2003 #180" w:history="1">
        <w:r w:rsidRPr="006D491B">
          <w:rPr>
            <w:rStyle w:val="Hyperlink"/>
          </w:rPr>
          <w:t>Bilenko and Mooney, 2003</w:t>
        </w:r>
      </w:hyperlink>
      <w:r>
        <w:rPr>
          <w:noProof/>
        </w:rPr>
        <w:t xml:space="preserve">, </w:t>
      </w:r>
      <w:hyperlink w:anchor="_ENREF_12" w:tooltip="Kim, 2006 #171" w:history="1">
        <w:r w:rsidRPr="006D491B">
          <w:rPr>
            <w:rStyle w:val="Hyperlink"/>
          </w:rPr>
          <w:t>Kim and Gu, 2006</w:t>
        </w:r>
      </w:hyperlink>
      <w:r>
        <w:rPr>
          <w:noProof/>
        </w:rPr>
        <w:t xml:space="preserve">, </w:t>
      </w:r>
      <w:hyperlink w:anchor="_ENREF_6" w:tooltip="Cutler, 2007 #182" w:history="1">
        <w:r w:rsidRPr="006D491B">
          <w:rPr>
            <w:rStyle w:val="Hyperlink"/>
          </w:rPr>
          <w:t>Cutler et al., 2007</w:t>
        </w:r>
      </w:hyperlink>
      <w:r>
        <w:rPr>
          <w:noProof/>
        </w:rPr>
        <w:t xml:space="preserve">, </w:t>
      </w:r>
      <w:hyperlink w:anchor="_ENREF_8" w:tooltip="Goldfarb, 2011 #200" w:history="1">
        <w:r w:rsidRPr="006D491B">
          <w:rPr>
            <w:rStyle w:val="Hyperlink"/>
          </w:rPr>
          <w:t>Goldfarb and Tucker, 2011</w:t>
        </w:r>
      </w:hyperlink>
      <w:r>
        <w:rPr>
          <w:noProof/>
        </w:rPr>
        <w:t xml:space="preserve">, </w:t>
      </w:r>
      <w:hyperlink w:anchor="_ENREF_24" w:tooltip="Schrouff, 2013 #183" w:history="1">
        <w:r w:rsidRPr="006D491B">
          <w:rPr>
            <w:rStyle w:val="Hyperlink"/>
          </w:rPr>
          <w:t>Schrouff et al., 2013</w:t>
        </w:r>
      </w:hyperlink>
      <w:r>
        <w:rPr>
          <w:noProof/>
        </w:rPr>
        <w:t xml:space="preserve">, </w:t>
      </w:r>
      <w:hyperlink w:anchor="_ENREF_15" w:tooltip="Larson, 2016 #191" w:history="1">
        <w:r w:rsidRPr="006D491B">
          <w:rPr>
            <w:rStyle w:val="Hyperlink"/>
          </w:rPr>
          <w:t>Larson and Chang, 2016</w:t>
        </w:r>
      </w:hyperlink>
      <w:r>
        <w:rPr>
          <w:noProof/>
        </w:rPr>
        <w:t xml:space="preserve">, </w:t>
      </w:r>
      <w:hyperlink w:anchor="_ENREF_16" w:tooltip="Lasek, 2016 #176" w:history="1">
        <w:r w:rsidRPr="006D491B">
          <w:rPr>
            <w:rStyle w:val="Hyperlink"/>
          </w:rPr>
          <w:t>Lasek et al., 2016a</w:t>
        </w:r>
      </w:hyperlink>
      <w:r>
        <w:rPr>
          <w:noProof/>
        </w:rPr>
        <w:t xml:space="preserve">, </w:t>
      </w:r>
      <w:hyperlink w:anchor="_ENREF_17" w:tooltip="Lasek, 2016 #177" w:history="1">
        <w:r w:rsidRPr="006D491B">
          <w:rPr>
            <w:rStyle w:val="Hyperlink"/>
          </w:rPr>
          <w:t>Lasek et al., 2016b</w:t>
        </w:r>
      </w:hyperlink>
      <w:r>
        <w:rPr>
          <w:noProof/>
        </w:rPr>
        <w:t xml:space="preserve">, </w:t>
      </w:r>
      <w:hyperlink w:anchor="_ENREF_21" w:tooltip="Nam, 2016 #187" w:history="1">
        <w:r w:rsidRPr="006D491B">
          <w:rPr>
            <w:rStyle w:val="Hyperlink"/>
          </w:rPr>
          <w:t>Nam et al., 2016</w:t>
        </w:r>
      </w:hyperlink>
      <w:r>
        <w:rPr>
          <w:noProof/>
        </w:rPr>
        <w:t xml:space="preserve">, </w:t>
      </w:r>
      <w:hyperlink w:anchor="_ENREF_26" w:tooltip="Steele, 2016 #193" w:history="1">
        <w:r w:rsidRPr="006D491B">
          <w:rPr>
            <w:rStyle w:val="Hyperlink"/>
          </w:rPr>
          <w:t>Steele et al., 2016</w:t>
        </w:r>
      </w:hyperlink>
      <w:r>
        <w:rPr>
          <w:noProof/>
        </w:rPr>
        <w:t xml:space="preserve">, </w:t>
      </w:r>
      <w:hyperlink w:anchor="_ENREF_13" w:tooltip="Kirk, 2017 #199" w:history="1">
        <w:r w:rsidRPr="006D491B">
          <w:rPr>
            <w:rStyle w:val="Hyperlink"/>
          </w:rPr>
          <w:t>Kirk, 2017</w:t>
        </w:r>
      </w:hyperlink>
      <w:r>
        <w:rPr>
          <w:noProof/>
        </w:rPr>
        <w:t xml:space="preserve">, </w:t>
      </w:r>
      <w:hyperlink w:history="1">
        <w:r>
          <w:rPr>
            <w:noProof/>
          </w:rPr>
          <w:t>L’heureux et al., 2017</w:t>
        </w:r>
      </w:hyperlink>
      <w:r>
        <w:rPr>
          <w:noProof/>
        </w:rPr>
        <w:t xml:space="preserve">, </w:t>
      </w:r>
      <w:hyperlink w:anchor="_ENREF_19" w:tooltip="Lian, 2017 #173" w:history="1">
        <w:r w:rsidRPr="006D491B">
          <w:rPr>
            <w:rStyle w:val="Hyperlink"/>
          </w:rPr>
          <w:t>Lian et al., 2017b</w:t>
        </w:r>
      </w:hyperlink>
      <w:r>
        <w:rPr>
          <w:noProof/>
        </w:rPr>
        <w:t xml:space="preserve">, </w:t>
      </w:r>
      <w:hyperlink w:anchor="_ENREF_18" w:tooltip="Lian, 2017 #178" w:history="1">
        <w:r w:rsidRPr="006D491B">
          <w:rPr>
            <w:rStyle w:val="Hyperlink"/>
          </w:rPr>
          <w:t>Lian et al., 2017a</w:t>
        </w:r>
      </w:hyperlink>
      <w:r>
        <w:rPr>
          <w:noProof/>
        </w:rPr>
        <w:t xml:space="preserve">, </w:t>
      </w:r>
      <w:hyperlink w:anchor="_ENREF_2" w:tooltip="Ayyadevara, 2018 #198" w:history="1">
        <w:r w:rsidRPr="006D491B">
          <w:rPr>
            <w:rStyle w:val="Hyperlink"/>
          </w:rPr>
          <w:t>Ayyadevara, 2018</w:t>
        </w:r>
      </w:hyperlink>
      <w:r>
        <w:rPr>
          <w:noProof/>
        </w:rPr>
        <w:t xml:space="preserve">, </w:t>
      </w:r>
      <w:hyperlink w:anchor="_ENREF_10" w:tooltip="Holmberg, 2018 #192" w:history="1">
        <w:r w:rsidRPr="006D491B">
          <w:rPr>
            <w:rStyle w:val="Hyperlink"/>
          </w:rPr>
          <w:t>Holmberg and Halldén, 2018</w:t>
        </w:r>
      </w:hyperlink>
      <w:r>
        <w:rPr>
          <w:noProof/>
        </w:rPr>
        <w:t xml:space="preserve">, </w:t>
      </w:r>
      <w:hyperlink w:anchor="_ENREF_11" w:tooltip="Khan, 2018 #181" w:history="1">
        <w:r w:rsidRPr="006D491B">
          <w:rPr>
            <w:rStyle w:val="Hyperlink"/>
          </w:rPr>
          <w:t>Khan and Roy, 2018</w:t>
        </w:r>
      </w:hyperlink>
      <w:r>
        <w:rPr>
          <w:noProof/>
        </w:rPr>
        <w:t xml:space="preserve">, </w:t>
      </w:r>
      <w:hyperlink w:anchor="_ENREF_20" w:tooltip="Mathur, 2018 #196" w:history="1">
        <w:r w:rsidRPr="006D491B">
          <w:rPr>
            <w:rStyle w:val="Hyperlink"/>
          </w:rPr>
          <w:t>Mathur, 2018</w:t>
        </w:r>
      </w:hyperlink>
      <w:r>
        <w:rPr>
          <w:noProof/>
        </w:rPr>
        <w:t xml:space="preserve">, </w:t>
      </w:r>
      <w:hyperlink w:anchor="_ENREF_28" w:tooltip="Te, 2018 #172" w:history="1">
        <w:r w:rsidRPr="006D491B">
          <w:rPr>
            <w:rStyle w:val="Hyperlink"/>
          </w:rPr>
          <w:t>Te et al., 2018</w:t>
        </w:r>
      </w:hyperlink>
      <w:r>
        <w:rPr>
          <w:noProof/>
        </w:rPr>
        <w:t xml:space="preserve">, </w:t>
      </w:r>
      <w:hyperlink w:anchor="_ENREF_1" w:tooltip="Adolfsson, 2019 #175" w:history="1">
        <w:r w:rsidRPr="006D491B">
          <w:rPr>
            <w:rStyle w:val="Hyperlink"/>
          </w:rPr>
          <w:t>Adolfsson and Andersson, 2019</w:t>
        </w:r>
      </w:hyperlink>
      <w:r>
        <w:rPr>
          <w:noProof/>
        </w:rPr>
        <w:t xml:space="preserve">, </w:t>
      </w:r>
      <w:hyperlink w:anchor="_ENREF_27" w:tooltip="Tanizaki, 2019 #194" w:history="1">
        <w:r w:rsidRPr="006D491B">
          <w:rPr>
            <w:rStyle w:val="Hyperlink"/>
          </w:rPr>
          <w:t>Tanizaki et al., 2019</w:t>
        </w:r>
      </w:hyperlink>
      <w:r>
        <w:rPr>
          <w:noProof/>
        </w:rPr>
        <w:t xml:space="preserve">, </w:t>
      </w:r>
      <w:hyperlink w:anchor="_ENREF_31" w:tooltip="Wei, 2019 #202" w:history="1">
        <w:r w:rsidRPr="006D491B">
          <w:rPr>
            <w:rStyle w:val="Hyperlink"/>
          </w:rPr>
          <w:t>Wei and Rana, 2019</w:t>
        </w:r>
      </w:hyperlink>
      <w:r>
        <w:rPr>
          <w:noProof/>
        </w:rPr>
        <w:t xml:space="preserve">, </w:t>
      </w:r>
      <w:hyperlink w:anchor="_ENREF_5" w:tooltip="Bruce, 2020 #197" w:history="1">
        <w:r w:rsidRPr="006D491B">
          <w:rPr>
            <w:rStyle w:val="Hyperlink"/>
          </w:rPr>
          <w:t>Bruce et al., 2020</w:t>
        </w:r>
      </w:hyperlink>
      <w:r>
        <w:rPr>
          <w:noProof/>
        </w:rPr>
        <w:t xml:space="preserve">, </w:t>
      </w:r>
      <w:hyperlink w:anchor="_ENREF_7" w:tooltip="Dulhare, 2020 #195" w:history="1">
        <w:r w:rsidRPr="006D491B">
          <w:rPr>
            <w:rStyle w:val="Hyperlink"/>
          </w:rPr>
          <w:t>Dulhare et al., 2020</w:t>
        </w:r>
      </w:hyperlink>
      <w:r>
        <w:rPr>
          <w:noProof/>
        </w:rPr>
        <w:t xml:space="preserve">, </w:t>
      </w:r>
      <w:hyperlink w:anchor="_ENREF_9" w:tooltip="Gressling, 2020 #188" w:history="1">
        <w:r w:rsidRPr="006D491B">
          <w:rPr>
            <w:rStyle w:val="Hyperlink"/>
          </w:rPr>
          <w:t>Gressling, 2020</w:t>
        </w:r>
      </w:hyperlink>
      <w:r>
        <w:rPr>
          <w:noProof/>
        </w:rPr>
        <w:t xml:space="preserve">, </w:t>
      </w:r>
      <w:hyperlink w:anchor="_ENREF_25" w:tooltip="Shrove, 2020 #185" w:history="1">
        <w:r w:rsidRPr="006D491B">
          <w:rPr>
            <w:rStyle w:val="Hyperlink"/>
          </w:rPr>
          <w:t>Shrove and Jovanov, 2020</w:t>
        </w:r>
      </w:hyperlink>
      <w:r>
        <w:rPr>
          <w:noProof/>
        </w:rPr>
        <w:t xml:space="preserve">, </w:t>
      </w:r>
      <w:hyperlink w:anchor="_ENREF_30" w:tooltip="Varatharajan, 2020 #179" w:history="1">
        <w:r w:rsidRPr="006D491B">
          <w:rPr>
            <w:rStyle w:val="Hyperlink"/>
          </w:rPr>
          <w:t>Varatharajan et al., 2020</w:t>
        </w:r>
      </w:hyperlink>
      <w:r>
        <w:rPr>
          <w:noProof/>
        </w:rPr>
        <w:t>)</w:t>
      </w:r>
      <w:r>
        <w:fldChar w:fldCharType="end"/>
      </w:r>
    </w:p>
    <w:p w14:paraId="38F6757A" w14:textId="77777777" w:rsidR="006D491B" w:rsidRDefault="006D491B"/>
    <w:p w14:paraId="338F7D7C" w14:textId="77777777" w:rsidR="006D491B" w:rsidRPr="006D491B" w:rsidRDefault="006D491B" w:rsidP="006D491B">
      <w:pPr>
        <w:pStyle w:val="EndNoteBibliography"/>
        <w:spacing w:after="0"/>
        <w:ind w:left="720" w:hanging="720"/>
        <w:rPr>
          <w:noProof/>
        </w:rPr>
      </w:pPr>
      <w:r>
        <w:fldChar w:fldCharType="begin"/>
      </w:r>
      <w:r>
        <w:instrText xml:space="preserve"> ADDIN EN.REFLIST </w:instrText>
      </w:r>
      <w:r>
        <w:fldChar w:fldCharType="separate"/>
      </w:r>
      <w:bookmarkStart w:id="0" w:name="_ENREF_1"/>
      <w:r w:rsidRPr="006D491B">
        <w:rPr>
          <w:noProof/>
        </w:rPr>
        <w:t>ADOLFSSON, R. &amp; ANDERSSON, E. 2019. Improving sales forecast accuracy for restaurants.</w:t>
      </w:r>
      <w:bookmarkEnd w:id="0"/>
    </w:p>
    <w:p w14:paraId="49E65EEB" w14:textId="77777777" w:rsidR="006D491B" w:rsidRPr="006D491B" w:rsidRDefault="006D491B" w:rsidP="006D491B">
      <w:pPr>
        <w:pStyle w:val="EndNoteBibliography"/>
        <w:spacing w:after="0"/>
        <w:ind w:left="720" w:hanging="720"/>
        <w:rPr>
          <w:noProof/>
        </w:rPr>
      </w:pPr>
      <w:bookmarkStart w:id="1" w:name="_ENREF_2"/>
      <w:r w:rsidRPr="006D491B">
        <w:rPr>
          <w:noProof/>
        </w:rPr>
        <w:t xml:space="preserve">AYYADEVARA, V. K. 2018. Pro machine learning algorithms. </w:t>
      </w:r>
      <w:r w:rsidRPr="006D491B">
        <w:rPr>
          <w:i/>
          <w:noProof/>
        </w:rPr>
        <w:t>Apress: Berkeley, CA, USA</w:t>
      </w:r>
      <w:r w:rsidRPr="006D491B">
        <w:rPr>
          <w:noProof/>
        </w:rPr>
        <w:t>.</w:t>
      </w:r>
      <w:bookmarkEnd w:id="1"/>
    </w:p>
    <w:p w14:paraId="67B41365" w14:textId="77777777" w:rsidR="006D491B" w:rsidRPr="006D491B" w:rsidRDefault="006D491B" w:rsidP="006D491B">
      <w:pPr>
        <w:pStyle w:val="EndNoteBibliography"/>
        <w:spacing w:after="0"/>
        <w:ind w:left="720" w:hanging="720"/>
        <w:rPr>
          <w:noProof/>
        </w:rPr>
      </w:pPr>
      <w:bookmarkStart w:id="2" w:name="_ENREF_3"/>
      <w:r w:rsidRPr="006D491B">
        <w:rPr>
          <w:noProof/>
        </w:rPr>
        <w:t>BILENKO, M. &amp; MOONEY, R. J. Adaptive duplicate detection using learnable string similarity measures.  Proceedings of the ninth ACM SIGKDD international conference on Knowledge discovery and data mining, 2003. 39-48.</w:t>
      </w:r>
      <w:bookmarkEnd w:id="2"/>
    </w:p>
    <w:p w14:paraId="3B44D140" w14:textId="77777777" w:rsidR="006D491B" w:rsidRPr="006D491B" w:rsidRDefault="006D491B" w:rsidP="006D491B">
      <w:pPr>
        <w:pStyle w:val="EndNoteBibliography"/>
        <w:spacing w:after="0"/>
        <w:ind w:left="720" w:hanging="720"/>
        <w:rPr>
          <w:noProof/>
        </w:rPr>
      </w:pPr>
      <w:bookmarkStart w:id="3" w:name="_ENREF_4"/>
      <w:r w:rsidRPr="006D491B">
        <w:rPr>
          <w:noProof/>
        </w:rPr>
        <w:t xml:space="preserve">BROWN, K. A. &amp; MITCHELL, T. R. 1993. Organizational obstacles: Links with financial performance, customer satisfaction, and job satisfaction in a service environment. </w:t>
      </w:r>
      <w:r w:rsidRPr="006D491B">
        <w:rPr>
          <w:i/>
          <w:noProof/>
        </w:rPr>
        <w:t>Human relations,</w:t>
      </w:r>
      <w:r w:rsidRPr="006D491B">
        <w:rPr>
          <w:noProof/>
        </w:rPr>
        <w:t xml:space="preserve"> 46</w:t>
      </w:r>
      <w:r w:rsidRPr="006D491B">
        <w:rPr>
          <w:b/>
          <w:noProof/>
        </w:rPr>
        <w:t>,</w:t>
      </w:r>
      <w:r w:rsidRPr="006D491B">
        <w:rPr>
          <w:noProof/>
        </w:rPr>
        <w:t xml:space="preserve"> 725-757.</w:t>
      </w:r>
      <w:bookmarkEnd w:id="3"/>
    </w:p>
    <w:p w14:paraId="0E523E85" w14:textId="77777777" w:rsidR="006D491B" w:rsidRPr="006D491B" w:rsidRDefault="006D491B" w:rsidP="006D491B">
      <w:pPr>
        <w:pStyle w:val="EndNoteBibliography"/>
        <w:spacing w:after="0"/>
        <w:ind w:left="720" w:hanging="720"/>
        <w:rPr>
          <w:noProof/>
        </w:rPr>
      </w:pPr>
      <w:bookmarkStart w:id="4" w:name="_ENREF_5"/>
      <w:r w:rsidRPr="006D491B">
        <w:rPr>
          <w:noProof/>
        </w:rPr>
        <w:t xml:space="preserve">BRUCE, P., BRUCE, A. &amp; GEDECK, P. 2020. </w:t>
      </w:r>
      <w:r w:rsidRPr="006D491B">
        <w:rPr>
          <w:i/>
          <w:noProof/>
        </w:rPr>
        <w:t>Practical Statistics for Data Scientists: 50+ Essential Concepts Using R and Python</w:t>
      </w:r>
      <w:r w:rsidRPr="006D491B">
        <w:rPr>
          <w:noProof/>
        </w:rPr>
        <w:t>, O'Reilly Media.</w:t>
      </w:r>
      <w:bookmarkEnd w:id="4"/>
    </w:p>
    <w:p w14:paraId="5FA34050" w14:textId="77777777" w:rsidR="006D491B" w:rsidRPr="006D491B" w:rsidRDefault="006D491B" w:rsidP="006D491B">
      <w:pPr>
        <w:pStyle w:val="EndNoteBibliography"/>
        <w:spacing w:after="0"/>
        <w:ind w:left="720" w:hanging="720"/>
        <w:rPr>
          <w:noProof/>
        </w:rPr>
      </w:pPr>
      <w:bookmarkStart w:id="5" w:name="_ENREF_6"/>
      <w:r w:rsidRPr="006D491B">
        <w:rPr>
          <w:noProof/>
        </w:rPr>
        <w:t xml:space="preserve">CUTLER, D. R., EDWARDS JR, T. C., BEARD, K. H., CUTLER, A., HESS, K. T., GIBSON, J. &amp; LAWLER, J. J. 2007. Random forests for classification in ecology. </w:t>
      </w:r>
      <w:r w:rsidRPr="006D491B">
        <w:rPr>
          <w:i/>
          <w:noProof/>
        </w:rPr>
        <w:t>Ecology,</w:t>
      </w:r>
      <w:r w:rsidRPr="006D491B">
        <w:rPr>
          <w:noProof/>
        </w:rPr>
        <w:t xml:space="preserve"> 88</w:t>
      </w:r>
      <w:r w:rsidRPr="006D491B">
        <w:rPr>
          <w:b/>
          <w:noProof/>
        </w:rPr>
        <w:t>,</w:t>
      </w:r>
      <w:r w:rsidRPr="006D491B">
        <w:rPr>
          <w:noProof/>
        </w:rPr>
        <w:t xml:space="preserve"> 2783-2792.</w:t>
      </w:r>
      <w:bookmarkEnd w:id="5"/>
    </w:p>
    <w:p w14:paraId="52401C73" w14:textId="77777777" w:rsidR="006D491B" w:rsidRPr="006D491B" w:rsidRDefault="006D491B" w:rsidP="006D491B">
      <w:pPr>
        <w:pStyle w:val="EndNoteBibliography"/>
        <w:spacing w:after="0"/>
        <w:ind w:left="720" w:hanging="720"/>
        <w:rPr>
          <w:noProof/>
        </w:rPr>
      </w:pPr>
      <w:bookmarkStart w:id="6" w:name="_ENREF_7"/>
      <w:r w:rsidRPr="006D491B">
        <w:rPr>
          <w:noProof/>
        </w:rPr>
        <w:t xml:space="preserve">DULHARE, U. N., AHMAD, K. &amp; AHMAD, K. A. B. 2020. </w:t>
      </w:r>
      <w:r w:rsidRPr="006D491B">
        <w:rPr>
          <w:i/>
          <w:noProof/>
        </w:rPr>
        <w:t>Machine Learning and Big Data: Concepts, Algorithms, Tools and Applications</w:t>
      </w:r>
      <w:r w:rsidRPr="006D491B">
        <w:rPr>
          <w:noProof/>
        </w:rPr>
        <w:t>, John Wiley &amp; Sons.</w:t>
      </w:r>
      <w:bookmarkEnd w:id="6"/>
    </w:p>
    <w:p w14:paraId="387D0438" w14:textId="77777777" w:rsidR="006D491B" w:rsidRPr="006D491B" w:rsidRDefault="006D491B" w:rsidP="006D491B">
      <w:pPr>
        <w:pStyle w:val="EndNoteBibliography"/>
        <w:spacing w:after="0"/>
        <w:ind w:left="720" w:hanging="720"/>
        <w:rPr>
          <w:noProof/>
        </w:rPr>
      </w:pPr>
      <w:bookmarkStart w:id="7" w:name="_ENREF_8"/>
      <w:r w:rsidRPr="006D491B">
        <w:rPr>
          <w:noProof/>
        </w:rPr>
        <w:t xml:space="preserve">GOLDFARB, A. &amp; TUCKER, C. E. 2011. Privacy regulation and online advertising. </w:t>
      </w:r>
      <w:r w:rsidRPr="006D491B">
        <w:rPr>
          <w:i/>
          <w:noProof/>
        </w:rPr>
        <w:t>Management science,</w:t>
      </w:r>
      <w:r w:rsidRPr="006D491B">
        <w:rPr>
          <w:noProof/>
        </w:rPr>
        <w:t xml:space="preserve"> 57</w:t>
      </w:r>
      <w:r w:rsidRPr="006D491B">
        <w:rPr>
          <w:b/>
          <w:noProof/>
        </w:rPr>
        <w:t>,</w:t>
      </w:r>
      <w:r w:rsidRPr="006D491B">
        <w:rPr>
          <w:noProof/>
        </w:rPr>
        <w:t xml:space="preserve"> 57-71.</w:t>
      </w:r>
      <w:bookmarkEnd w:id="7"/>
    </w:p>
    <w:p w14:paraId="39B44260" w14:textId="77777777" w:rsidR="006D491B" w:rsidRPr="006D491B" w:rsidRDefault="006D491B" w:rsidP="006D491B">
      <w:pPr>
        <w:pStyle w:val="EndNoteBibliography"/>
        <w:spacing w:after="0"/>
        <w:ind w:left="720" w:hanging="720"/>
        <w:rPr>
          <w:noProof/>
        </w:rPr>
      </w:pPr>
      <w:bookmarkStart w:id="8" w:name="_ENREF_9"/>
      <w:r w:rsidRPr="006D491B">
        <w:rPr>
          <w:noProof/>
        </w:rPr>
        <w:t xml:space="preserve">GRESSLING, T. 2020. 36 Second generation: classification. </w:t>
      </w:r>
      <w:r w:rsidRPr="006D491B">
        <w:rPr>
          <w:i/>
          <w:noProof/>
        </w:rPr>
        <w:t>Data Science in Chemistry.</w:t>
      </w:r>
      <w:r w:rsidRPr="006D491B">
        <w:rPr>
          <w:noProof/>
        </w:rPr>
        <w:t xml:space="preserve"> De Gruyter.</w:t>
      </w:r>
      <w:bookmarkEnd w:id="8"/>
    </w:p>
    <w:p w14:paraId="1CD075F8" w14:textId="77777777" w:rsidR="006D491B" w:rsidRPr="006D491B" w:rsidRDefault="006D491B" w:rsidP="006D491B">
      <w:pPr>
        <w:pStyle w:val="EndNoteBibliography"/>
        <w:spacing w:after="0"/>
        <w:ind w:left="720" w:hanging="720"/>
        <w:rPr>
          <w:noProof/>
        </w:rPr>
      </w:pPr>
      <w:bookmarkStart w:id="9" w:name="_ENREF_10"/>
      <w:r w:rsidRPr="006D491B">
        <w:rPr>
          <w:noProof/>
        </w:rPr>
        <w:t>HOLMBERG, M. &amp; HALLDÉN, P. 2018. Machine Learning for Restaurant Sales Forecast.</w:t>
      </w:r>
      <w:bookmarkEnd w:id="9"/>
    </w:p>
    <w:p w14:paraId="0E1DB482" w14:textId="77777777" w:rsidR="006D491B" w:rsidRPr="006D491B" w:rsidRDefault="006D491B" w:rsidP="006D491B">
      <w:pPr>
        <w:pStyle w:val="EndNoteBibliography"/>
        <w:spacing w:after="0"/>
        <w:ind w:left="720" w:hanging="720"/>
        <w:rPr>
          <w:noProof/>
        </w:rPr>
      </w:pPr>
      <w:bookmarkStart w:id="10" w:name="_ENREF_11"/>
      <w:r w:rsidRPr="006D491B">
        <w:rPr>
          <w:noProof/>
        </w:rPr>
        <w:t xml:space="preserve">KHAN, P. M. &amp; ROY, K. 2018. Current approaches for choosing feature selection and learning algorithms in quantitative structure–activity relationships (QSAR). </w:t>
      </w:r>
      <w:r w:rsidRPr="006D491B">
        <w:rPr>
          <w:i/>
          <w:noProof/>
        </w:rPr>
        <w:t>Expert opinion on drug discovery,</w:t>
      </w:r>
      <w:r w:rsidRPr="006D491B">
        <w:rPr>
          <w:noProof/>
        </w:rPr>
        <w:t xml:space="preserve"> 13</w:t>
      </w:r>
      <w:r w:rsidRPr="006D491B">
        <w:rPr>
          <w:b/>
          <w:noProof/>
        </w:rPr>
        <w:t>,</w:t>
      </w:r>
      <w:r w:rsidRPr="006D491B">
        <w:rPr>
          <w:noProof/>
        </w:rPr>
        <w:t xml:space="preserve"> 1075-1089.</w:t>
      </w:r>
      <w:bookmarkEnd w:id="10"/>
    </w:p>
    <w:p w14:paraId="0DF3BD45" w14:textId="77777777" w:rsidR="006D491B" w:rsidRPr="006D491B" w:rsidRDefault="006D491B" w:rsidP="006D491B">
      <w:pPr>
        <w:pStyle w:val="EndNoteBibliography"/>
        <w:spacing w:after="0"/>
        <w:ind w:left="720" w:hanging="720"/>
        <w:rPr>
          <w:noProof/>
        </w:rPr>
      </w:pPr>
      <w:bookmarkStart w:id="11" w:name="_ENREF_12"/>
      <w:r w:rsidRPr="006D491B">
        <w:rPr>
          <w:noProof/>
        </w:rPr>
        <w:t xml:space="preserve">KIM, H. &amp; GU, Z. 2006. Predicting restaurant bankruptcy: A logit model in comparison with a discriminant model. </w:t>
      </w:r>
      <w:r w:rsidRPr="006D491B">
        <w:rPr>
          <w:i/>
          <w:noProof/>
        </w:rPr>
        <w:t>Journal of Hospitality &amp; Tourism Research,</w:t>
      </w:r>
      <w:r w:rsidRPr="006D491B">
        <w:rPr>
          <w:noProof/>
        </w:rPr>
        <w:t xml:space="preserve"> 30</w:t>
      </w:r>
      <w:r w:rsidRPr="006D491B">
        <w:rPr>
          <w:b/>
          <w:noProof/>
        </w:rPr>
        <w:t>,</w:t>
      </w:r>
      <w:r w:rsidRPr="006D491B">
        <w:rPr>
          <w:noProof/>
        </w:rPr>
        <w:t xml:space="preserve"> 474-493.</w:t>
      </w:r>
      <w:bookmarkEnd w:id="11"/>
    </w:p>
    <w:p w14:paraId="462F4B8C" w14:textId="77777777" w:rsidR="006D491B" w:rsidRPr="006D491B" w:rsidRDefault="006D491B" w:rsidP="006D491B">
      <w:pPr>
        <w:pStyle w:val="EndNoteBibliography"/>
        <w:spacing w:after="0"/>
        <w:ind w:left="720" w:hanging="720"/>
        <w:rPr>
          <w:noProof/>
        </w:rPr>
      </w:pPr>
      <w:bookmarkStart w:id="12" w:name="_ENREF_13"/>
      <w:r w:rsidRPr="006D491B">
        <w:rPr>
          <w:noProof/>
        </w:rPr>
        <w:t xml:space="preserve">KIRK, M. 2017. </w:t>
      </w:r>
      <w:r w:rsidRPr="006D491B">
        <w:rPr>
          <w:i/>
          <w:noProof/>
        </w:rPr>
        <w:t>Thoughtful machine learning with Python: a test-driven approach</w:t>
      </w:r>
      <w:r w:rsidRPr="006D491B">
        <w:rPr>
          <w:noProof/>
        </w:rPr>
        <w:t>, " O'Reilly Media, Inc.".</w:t>
      </w:r>
      <w:bookmarkEnd w:id="12"/>
    </w:p>
    <w:p w14:paraId="7553B83E" w14:textId="77777777" w:rsidR="006D491B" w:rsidRPr="006D491B" w:rsidRDefault="006D491B" w:rsidP="006D491B">
      <w:pPr>
        <w:pStyle w:val="EndNoteBibliography"/>
        <w:spacing w:after="0"/>
        <w:ind w:left="720" w:hanging="720"/>
        <w:rPr>
          <w:noProof/>
        </w:rPr>
      </w:pPr>
      <w:bookmarkStart w:id="13" w:name="_ENREF_14"/>
      <w:r w:rsidRPr="006D491B">
        <w:rPr>
          <w:noProof/>
        </w:rPr>
        <w:t xml:space="preserve">L’HEUREUX, A., GROLINGER, K., ELYAMANY, H. F. &amp; CAPRETZ, M. A. 2017. Machine learning with big data: Challenges and approaches. </w:t>
      </w:r>
      <w:r w:rsidRPr="006D491B">
        <w:rPr>
          <w:i/>
          <w:noProof/>
        </w:rPr>
        <w:t>Ieee Access,</w:t>
      </w:r>
      <w:r w:rsidRPr="006D491B">
        <w:rPr>
          <w:noProof/>
        </w:rPr>
        <w:t xml:space="preserve"> 5</w:t>
      </w:r>
      <w:r w:rsidRPr="006D491B">
        <w:rPr>
          <w:b/>
          <w:noProof/>
        </w:rPr>
        <w:t>,</w:t>
      </w:r>
      <w:r w:rsidRPr="006D491B">
        <w:rPr>
          <w:noProof/>
        </w:rPr>
        <w:t xml:space="preserve"> 7776-7797.</w:t>
      </w:r>
      <w:bookmarkEnd w:id="13"/>
    </w:p>
    <w:p w14:paraId="4751CE0B" w14:textId="77777777" w:rsidR="006D491B" w:rsidRPr="006D491B" w:rsidRDefault="006D491B" w:rsidP="006D491B">
      <w:pPr>
        <w:pStyle w:val="EndNoteBibliography"/>
        <w:spacing w:after="0"/>
        <w:ind w:left="720" w:hanging="720"/>
        <w:rPr>
          <w:noProof/>
        </w:rPr>
      </w:pPr>
      <w:bookmarkStart w:id="14" w:name="_ENREF_15"/>
      <w:r w:rsidRPr="006D491B">
        <w:rPr>
          <w:noProof/>
        </w:rPr>
        <w:t xml:space="preserve">LARSON, D. &amp; CHANG, V. 2016. A review and future direction of agile, business intelligence, analytics and data science. </w:t>
      </w:r>
      <w:r w:rsidRPr="006D491B">
        <w:rPr>
          <w:i/>
          <w:noProof/>
        </w:rPr>
        <w:t>International Journal of Information Management,</w:t>
      </w:r>
      <w:r w:rsidRPr="006D491B">
        <w:rPr>
          <w:noProof/>
        </w:rPr>
        <w:t xml:space="preserve"> 36</w:t>
      </w:r>
      <w:r w:rsidRPr="006D491B">
        <w:rPr>
          <w:b/>
          <w:noProof/>
        </w:rPr>
        <w:t>,</w:t>
      </w:r>
      <w:r w:rsidRPr="006D491B">
        <w:rPr>
          <w:noProof/>
        </w:rPr>
        <w:t xml:space="preserve"> 700-710.</w:t>
      </w:r>
      <w:bookmarkEnd w:id="14"/>
    </w:p>
    <w:p w14:paraId="127C5655" w14:textId="77777777" w:rsidR="006D491B" w:rsidRPr="006D491B" w:rsidRDefault="006D491B" w:rsidP="006D491B">
      <w:pPr>
        <w:pStyle w:val="EndNoteBibliography"/>
        <w:spacing w:after="0"/>
        <w:ind w:left="720" w:hanging="720"/>
        <w:rPr>
          <w:noProof/>
        </w:rPr>
      </w:pPr>
      <w:bookmarkStart w:id="15" w:name="_ENREF_16"/>
      <w:r w:rsidRPr="006D491B">
        <w:rPr>
          <w:noProof/>
        </w:rPr>
        <w:t xml:space="preserve">LASEK, A., CERCONE, N. &amp; SAUNDERS, J. 2016a. Restaurant sales and customer demand forecasting: Literature survey and categorization of methods. </w:t>
      </w:r>
      <w:r w:rsidRPr="006D491B">
        <w:rPr>
          <w:i/>
          <w:noProof/>
        </w:rPr>
        <w:t>Smart City 360°</w:t>
      </w:r>
      <w:r w:rsidRPr="006D491B">
        <w:rPr>
          <w:b/>
          <w:noProof/>
        </w:rPr>
        <w:t>,</w:t>
      </w:r>
      <w:r w:rsidRPr="006D491B">
        <w:rPr>
          <w:noProof/>
        </w:rPr>
        <w:t xml:space="preserve"> 479-491.</w:t>
      </w:r>
      <w:bookmarkEnd w:id="15"/>
    </w:p>
    <w:p w14:paraId="356E6FB4" w14:textId="77777777" w:rsidR="006D491B" w:rsidRPr="006D491B" w:rsidRDefault="006D491B" w:rsidP="006D491B">
      <w:pPr>
        <w:pStyle w:val="EndNoteBibliography"/>
        <w:spacing w:after="0"/>
        <w:ind w:left="720" w:hanging="720"/>
        <w:rPr>
          <w:noProof/>
        </w:rPr>
      </w:pPr>
      <w:bookmarkStart w:id="16" w:name="_ENREF_17"/>
      <w:r w:rsidRPr="006D491B">
        <w:rPr>
          <w:noProof/>
        </w:rPr>
        <w:t xml:space="preserve">LASEK, A., CERCONE, N. &amp; SAUNDERS, J. 2016b. Smart Restaurants: Survey on customer demand and sales forecasting. </w:t>
      </w:r>
      <w:r w:rsidRPr="006D491B">
        <w:rPr>
          <w:i/>
          <w:noProof/>
        </w:rPr>
        <w:t>Smart Cities and Homes</w:t>
      </w:r>
      <w:r w:rsidRPr="006D491B">
        <w:rPr>
          <w:b/>
          <w:noProof/>
        </w:rPr>
        <w:t>,</w:t>
      </w:r>
      <w:r w:rsidRPr="006D491B">
        <w:rPr>
          <w:noProof/>
        </w:rPr>
        <w:t xml:space="preserve"> 361-386.</w:t>
      </w:r>
      <w:bookmarkEnd w:id="16"/>
    </w:p>
    <w:p w14:paraId="06C1181D" w14:textId="77777777" w:rsidR="006D491B" w:rsidRPr="006D491B" w:rsidRDefault="006D491B" w:rsidP="006D491B">
      <w:pPr>
        <w:pStyle w:val="EndNoteBibliography"/>
        <w:spacing w:after="0"/>
        <w:ind w:left="720" w:hanging="720"/>
        <w:rPr>
          <w:noProof/>
        </w:rPr>
      </w:pPr>
      <w:bookmarkStart w:id="17" w:name="_ENREF_18"/>
      <w:r w:rsidRPr="006D491B">
        <w:rPr>
          <w:noProof/>
        </w:rPr>
        <w:t>LIAN, J., ZHANG, F., XIE, X. &amp; SUN, G. CCCFNet: a content-boosted collaborative filtering neural network for cross domain recommender systems.  Proceedings of the 26th international conference on World Wide Web companion, 2017a. 817-818.</w:t>
      </w:r>
      <w:bookmarkEnd w:id="17"/>
    </w:p>
    <w:p w14:paraId="63C0BCCC" w14:textId="77777777" w:rsidR="006D491B" w:rsidRPr="006D491B" w:rsidRDefault="006D491B" w:rsidP="006D491B">
      <w:pPr>
        <w:pStyle w:val="EndNoteBibliography"/>
        <w:spacing w:after="0"/>
        <w:ind w:left="720" w:hanging="720"/>
        <w:rPr>
          <w:noProof/>
        </w:rPr>
      </w:pPr>
      <w:bookmarkStart w:id="18" w:name="_ENREF_19"/>
      <w:r w:rsidRPr="006D491B">
        <w:rPr>
          <w:noProof/>
        </w:rPr>
        <w:lastRenderedPageBreak/>
        <w:t>LIAN, J., ZHANG, F., XIE, X. &amp; SUN, G. Restaurant survival analysis with heterogeneous information.  Proceedings of the 26th International Conference on World Wide Web Companion, 2017b. 993-1002.</w:t>
      </w:r>
      <w:bookmarkEnd w:id="18"/>
    </w:p>
    <w:p w14:paraId="507C6E78" w14:textId="77777777" w:rsidR="006D491B" w:rsidRPr="006D491B" w:rsidRDefault="006D491B" w:rsidP="006D491B">
      <w:pPr>
        <w:pStyle w:val="EndNoteBibliography"/>
        <w:spacing w:after="0"/>
        <w:ind w:left="720" w:hanging="720"/>
        <w:rPr>
          <w:noProof/>
        </w:rPr>
      </w:pPr>
      <w:bookmarkStart w:id="19" w:name="_ENREF_20"/>
      <w:r w:rsidRPr="006D491B">
        <w:rPr>
          <w:noProof/>
        </w:rPr>
        <w:t xml:space="preserve">MATHUR, P. 2018. </w:t>
      </w:r>
      <w:r w:rsidRPr="006D491B">
        <w:rPr>
          <w:i/>
          <w:noProof/>
        </w:rPr>
        <w:t>Machine Learning Applications Using Python: Cases Studies from Healthcare, Retail, and Finance</w:t>
      </w:r>
      <w:r w:rsidRPr="006D491B">
        <w:rPr>
          <w:noProof/>
        </w:rPr>
        <w:t>, Apress.</w:t>
      </w:r>
      <w:bookmarkEnd w:id="19"/>
    </w:p>
    <w:p w14:paraId="3B81FD79" w14:textId="77777777" w:rsidR="006D491B" w:rsidRPr="006D491B" w:rsidRDefault="006D491B" w:rsidP="006D491B">
      <w:pPr>
        <w:pStyle w:val="EndNoteBibliography"/>
        <w:spacing w:after="0"/>
        <w:ind w:left="720" w:hanging="720"/>
        <w:rPr>
          <w:noProof/>
        </w:rPr>
      </w:pPr>
      <w:bookmarkStart w:id="20" w:name="_ENREF_21"/>
      <w:r w:rsidRPr="006D491B">
        <w:rPr>
          <w:noProof/>
        </w:rPr>
        <w:t xml:space="preserve">NAM, H., BAEK, M. &amp; HAN, B. 2016. Modeling and propagating cnns in a tree structure for visual tracking. </w:t>
      </w:r>
      <w:r w:rsidRPr="006D491B">
        <w:rPr>
          <w:i/>
          <w:noProof/>
        </w:rPr>
        <w:t>arXiv preprint arXiv:1608.07242</w:t>
      </w:r>
      <w:r w:rsidRPr="006D491B">
        <w:rPr>
          <w:noProof/>
        </w:rPr>
        <w:t>.</w:t>
      </w:r>
      <w:bookmarkEnd w:id="20"/>
    </w:p>
    <w:p w14:paraId="7FD836B0" w14:textId="77777777" w:rsidR="006D491B" w:rsidRPr="006D491B" w:rsidRDefault="006D491B" w:rsidP="006D491B">
      <w:pPr>
        <w:pStyle w:val="EndNoteBibliography"/>
        <w:spacing w:after="0"/>
        <w:ind w:left="720" w:hanging="720"/>
        <w:rPr>
          <w:noProof/>
        </w:rPr>
      </w:pPr>
      <w:bookmarkStart w:id="21" w:name="_ENREF_22"/>
      <w:r w:rsidRPr="006D491B">
        <w:rPr>
          <w:noProof/>
        </w:rPr>
        <w:t xml:space="preserve">PINKUS, A. 1999. Approximation theory of the MLP model. </w:t>
      </w:r>
      <w:r w:rsidRPr="006D491B">
        <w:rPr>
          <w:i/>
          <w:noProof/>
        </w:rPr>
        <w:t>Acta Numerica 1999: Volume 8,</w:t>
      </w:r>
      <w:r w:rsidRPr="006D491B">
        <w:rPr>
          <w:noProof/>
        </w:rPr>
        <w:t xml:space="preserve"> 8</w:t>
      </w:r>
      <w:r w:rsidRPr="006D491B">
        <w:rPr>
          <w:b/>
          <w:noProof/>
        </w:rPr>
        <w:t>,</w:t>
      </w:r>
      <w:r w:rsidRPr="006D491B">
        <w:rPr>
          <w:noProof/>
        </w:rPr>
        <w:t xml:space="preserve"> 143-195.</w:t>
      </w:r>
      <w:bookmarkEnd w:id="21"/>
    </w:p>
    <w:p w14:paraId="0E6EDBCD" w14:textId="77777777" w:rsidR="006D491B" w:rsidRPr="006D491B" w:rsidRDefault="006D491B" w:rsidP="006D491B">
      <w:pPr>
        <w:pStyle w:val="EndNoteBibliography"/>
        <w:spacing w:after="0"/>
        <w:ind w:left="720" w:hanging="720"/>
        <w:rPr>
          <w:noProof/>
        </w:rPr>
      </w:pPr>
      <w:bookmarkStart w:id="22" w:name="_ENREF_23"/>
      <w:r w:rsidRPr="006D491B">
        <w:rPr>
          <w:noProof/>
        </w:rPr>
        <w:t>PLATT, J. C. 2001. Methods and apparatus for building a support vector machine classifier. Google Patents.</w:t>
      </w:r>
      <w:bookmarkEnd w:id="22"/>
    </w:p>
    <w:p w14:paraId="3E062442" w14:textId="77777777" w:rsidR="006D491B" w:rsidRPr="006D491B" w:rsidRDefault="006D491B" w:rsidP="006D491B">
      <w:pPr>
        <w:pStyle w:val="EndNoteBibliography"/>
        <w:spacing w:after="0"/>
        <w:ind w:left="720" w:hanging="720"/>
        <w:rPr>
          <w:noProof/>
        </w:rPr>
      </w:pPr>
      <w:bookmarkStart w:id="23" w:name="_ENREF_24"/>
      <w:r w:rsidRPr="006D491B">
        <w:rPr>
          <w:noProof/>
        </w:rPr>
        <w:t xml:space="preserve">SCHROUFF, J., ROSA, M. J., RONDINA, J. M., MARQUAND, A. F., CHU, C., ASHBURNER, J., PHILLIPS, C., RICHIARDI, J. &amp; MOURÃO-MIRANDA, J. 2013. PRoNTo: pattern recognition for neuroimaging toolbox. </w:t>
      </w:r>
      <w:r w:rsidRPr="006D491B">
        <w:rPr>
          <w:i/>
          <w:noProof/>
        </w:rPr>
        <w:t>Neuroinformatics,</w:t>
      </w:r>
      <w:r w:rsidRPr="006D491B">
        <w:rPr>
          <w:noProof/>
        </w:rPr>
        <w:t xml:space="preserve"> 11</w:t>
      </w:r>
      <w:r w:rsidRPr="006D491B">
        <w:rPr>
          <w:b/>
          <w:noProof/>
        </w:rPr>
        <w:t>,</w:t>
      </w:r>
      <w:r w:rsidRPr="006D491B">
        <w:rPr>
          <w:noProof/>
        </w:rPr>
        <w:t xml:space="preserve"> 319-337.</w:t>
      </w:r>
      <w:bookmarkEnd w:id="23"/>
    </w:p>
    <w:p w14:paraId="67F4A6D7" w14:textId="77777777" w:rsidR="006D491B" w:rsidRPr="006D491B" w:rsidRDefault="006D491B" w:rsidP="006D491B">
      <w:pPr>
        <w:pStyle w:val="EndNoteBibliography"/>
        <w:spacing w:after="0"/>
        <w:ind w:left="720" w:hanging="720"/>
        <w:rPr>
          <w:noProof/>
        </w:rPr>
      </w:pPr>
      <w:bookmarkStart w:id="24" w:name="_ENREF_25"/>
      <w:r w:rsidRPr="006D491B">
        <w:rPr>
          <w:noProof/>
        </w:rPr>
        <w:t xml:space="preserve">SHROVE, M. T. &amp; JOVANOV, E. 2020. Early Outcome Prediction of Software Projects using Software Defects and Machine Learning. </w:t>
      </w:r>
      <w:r w:rsidRPr="006D491B">
        <w:rPr>
          <w:i/>
          <w:noProof/>
        </w:rPr>
        <w:t>Journal of Software Engineering Practice,</w:t>
      </w:r>
      <w:r w:rsidRPr="006D491B">
        <w:rPr>
          <w:noProof/>
        </w:rPr>
        <w:t xml:space="preserve"> 4</w:t>
      </w:r>
      <w:r w:rsidRPr="006D491B">
        <w:rPr>
          <w:b/>
          <w:noProof/>
        </w:rPr>
        <w:t>,</w:t>
      </w:r>
      <w:r w:rsidRPr="006D491B">
        <w:rPr>
          <w:noProof/>
        </w:rPr>
        <w:t xml:space="preserve"> 1-12.</w:t>
      </w:r>
      <w:bookmarkEnd w:id="24"/>
    </w:p>
    <w:p w14:paraId="10F2FDDD" w14:textId="77777777" w:rsidR="006D491B" w:rsidRPr="006D491B" w:rsidRDefault="006D491B" w:rsidP="006D491B">
      <w:pPr>
        <w:pStyle w:val="EndNoteBibliography"/>
        <w:spacing w:after="0"/>
        <w:ind w:left="720" w:hanging="720"/>
        <w:rPr>
          <w:noProof/>
        </w:rPr>
      </w:pPr>
      <w:bookmarkStart w:id="25" w:name="_ENREF_26"/>
      <w:r w:rsidRPr="006D491B">
        <w:rPr>
          <w:noProof/>
        </w:rPr>
        <w:t xml:space="preserve">STEELE, B., CHANDLER, J. &amp; REDDY, S. 2016. </w:t>
      </w:r>
      <w:r w:rsidRPr="006D491B">
        <w:rPr>
          <w:i/>
          <w:noProof/>
        </w:rPr>
        <w:t>Algorithms for data science</w:t>
      </w:r>
      <w:r w:rsidRPr="006D491B">
        <w:rPr>
          <w:noProof/>
        </w:rPr>
        <w:t>, Springer.</w:t>
      </w:r>
      <w:bookmarkEnd w:id="25"/>
    </w:p>
    <w:p w14:paraId="3E863B17" w14:textId="77777777" w:rsidR="006D491B" w:rsidRPr="006D491B" w:rsidRDefault="006D491B" w:rsidP="006D491B">
      <w:pPr>
        <w:pStyle w:val="EndNoteBibliography"/>
        <w:spacing w:after="0"/>
        <w:ind w:left="720" w:hanging="720"/>
        <w:rPr>
          <w:noProof/>
        </w:rPr>
      </w:pPr>
      <w:bookmarkStart w:id="26" w:name="_ENREF_27"/>
      <w:r w:rsidRPr="006D491B">
        <w:rPr>
          <w:noProof/>
        </w:rPr>
        <w:t xml:space="preserve">TANIZAKI, T., HOSHINO, T., SHIMMURA, T. &amp; TAKENAKA, T. 2019. Demand forecasting in restaurants using machine learning and statistical analysis. </w:t>
      </w:r>
      <w:r w:rsidRPr="006D491B">
        <w:rPr>
          <w:i/>
          <w:noProof/>
        </w:rPr>
        <w:t>Procedia CIRP,</w:t>
      </w:r>
      <w:r w:rsidRPr="006D491B">
        <w:rPr>
          <w:noProof/>
        </w:rPr>
        <w:t xml:space="preserve"> 79</w:t>
      </w:r>
      <w:r w:rsidRPr="006D491B">
        <w:rPr>
          <w:b/>
          <w:noProof/>
        </w:rPr>
        <w:t>,</w:t>
      </w:r>
      <w:r w:rsidRPr="006D491B">
        <w:rPr>
          <w:noProof/>
        </w:rPr>
        <w:t xml:space="preserve"> 679-683.</w:t>
      </w:r>
      <w:bookmarkEnd w:id="26"/>
    </w:p>
    <w:p w14:paraId="03AB7DF6" w14:textId="77777777" w:rsidR="006D491B" w:rsidRPr="006D491B" w:rsidRDefault="006D491B" w:rsidP="006D491B">
      <w:pPr>
        <w:pStyle w:val="EndNoteBibliography"/>
        <w:spacing w:after="0"/>
        <w:ind w:left="720" w:hanging="720"/>
        <w:rPr>
          <w:noProof/>
        </w:rPr>
      </w:pPr>
      <w:bookmarkStart w:id="27" w:name="_ENREF_28"/>
      <w:r w:rsidRPr="006D491B">
        <w:rPr>
          <w:noProof/>
        </w:rPr>
        <w:t xml:space="preserve">TE, Y.-F., MULLER, D., WYDER, S. &amp; PRAMONO, D. 2018. Predicting the Growth of Restaurants Using Web Data. </w:t>
      </w:r>
      <w:r w:rsidRPr="006D491B">
        <w:rPr>
          <w:i/>
          <w:noProof/>
        </w:rPr>
        <w:t>Economic and Social Development: Book of Proceedings</w:t>
      </w:r>
      <w:r w:rsidRPr="006D491B">
        <w:rPr>
          <w:b/>
          <w:noProof/>
        </w:rPr>
        <w:t>,</w:t>
      </w:r>
      <w:r w:rsidRPr="006D491B">
        <w:rPr>
          <w:noProof/>
        </w:rPr>
        <w:t xml:space="preserve"> 237-256.</w:t>
      </w:r>
      <w:bookmarkEnd w:id="27"/>
    </w:p>
    <w:p w14:paraId="15EFF6FE" w14:textId="77777777" w:rsidR="006D491B" w:rsidRPr="006D491B" w:rsidRDefault="006D491B" w:rsidP="006D491B">
      <w:pPr>
        <w:pStyle w:val="EndNoteBibliography"/>
        <w:spacing w:after="0"/>
        <w:ind w:left="720" w:hanging="720"/>
        <w:rPr>
          <w:noProof/>
        </w:rPr>
      </w:pPr>
      <w:bookmarkStart w:id="28" w:name="_ENREF_29"/>
      <w:r w:rsidRPr="006D491B">
        <w:rPr>
          <w:noProof/>
        </w:rPr>
        <w:t xml:space="preserve">VAN DER MALSBURG, C. 1986. Frank rosenblatt: Principles of neurodynamics: Perceptrons and the theory of brain mechanisms. </w:t>
      </w:r>
      <w:r w:rsidRPr="006D491B">
        <w:rPr>
          <w:i/>
          <w:noProof/>
        </w:rPr>
        <w:t>Brain theory.</w:t>
      </w:r>
      <w:r w:rsidRPr="006D491B">
        <w:rPr>
          <w:noProof/>
        </w:rPr>
        <w:t xml:space="preserve"> Springer.</w:t>
      </w:r>
      <w:bookmarkEnd w:id="28"/>
    </w:p>
    <w:p w14:paraId="707EA0D6" w14:textId="77777777" w:rsidR="006D491B" w:rsidRPr="006D491B" w:rsidRDefault="006D491B" w:rsidP="006D491B">
      <w:pPr>
        <w:pStyle w:val="EndNoteBibliography"/>
        <w:spacing w:after="0"/>
        <w:ind w:left="720" w:hanging="720"/>
        <w:rPr>
          <w:noProof/>
        </w:rPr>
      </w:pPr>
      <w:bookmarkStart w:id="29" w:name="_ENREF_30"/>
      <w:r w:rsidRPr="006D491B">
        <w:rPr>
          <w:noProof/>
        </w:rPr>
        <w:t xml:space="preserve">VARATHARAJAN, M. N., GURUPRASAD, J. &amp; MATHUMITHA, K. 2020. Restaurant Recommendation System Using Machine Learning. </w:t>
      </w:r>
      <w:r w:rsidRPr="006D491B">
        <w:rPr>
          <w:i/>
          <w:noProof/>
        </w:rPr>
        <w:t>International Educational Applied Research Journal,</w:t>
      </w:r>
      <w:r w:rsidRPr="006D491B">
        <w:rPr>
          <w:noProof/>
        </w:rPr>
        <w:t xml:space="preserve"> 4</w:t>
      </w:r>
      <w:r w:rsidRPr="006D491B">
        <w:rPr>
          <w:b/>
          <w:noProof/>
        </w:rPr>
        <w:t>,</w:t>
      </w:r>
      <w:r w:rsidRPr="006D491B">
        <w:rPr>
          <w:noProof/>
        </w:rPr>
        <w:t xml:space="preserve"> 1-4.</w:t>
      </w:r>
      <w:bookmarkEnd w:id="29"/>
    </w:p>
    <w:p w14:paraId="590938E5" w14:textId="77777777" w:rsidR="006D491B" w:rsidRPr="006D491B" w:rsidRDefault="006D491B" w:rsidP="006D491B">
      <w:pPr>
        <w:pStyle w:val="EndNoteBibliography"/>
        <w:spacing w:after="0"/>
        <w:ind w:left="720" w:hanging="720"/>
        <w:rPr>
          <w:noProof/>
        </w:rPr>
      </w:pPr>
      <w:bookmarkStart w:id="30" w:name="_ENREF_31"/>
      <w:r w:rsidRPr="006D491B">
        <w:rPr>
          <w:noProof/>
        </w:rPr>
        <w:t xml:space="preserve">WEI, W. &amp; RANA, M. E. 2019. Software Project Schedule Management Using Machine Learning &amp; Data Mining. </w:t>
      </w:r>
      <w:r w:rsidRPr="006D491B">
        <w:rPr>
          <w:i/>
          <w:noProof/>
        </w:rPr>
        <w:t>International Journal of Scientific &amp; Technology Research,</w:t>
      </w:r>
      <w:r w:rsidRPr="006D491B">
        <w:rPr>
          <w:noProof/>
        </w:rPr>
        <w:t xml:space="preserve"> 8</w:t>
      </w:r>
      <w:r w:rsidRPr="006D491B">
        <w:rPr>
          <w:b/>
          <w:noProof/>
        </w:rPr>
        <w:t>,</w:t>
      </w:r>
      <w:r w:rsidRPr="006D491B">
        <w:rPr>
          <w:noProof/>
        </w:rPr>
        <w:t xml:space="preserve"> 1385-1389.</w:t>
      </w:r>
      <w:bookmarkEnd w:id="30"/>
    </w:p>
    <w:p w14:paraId="7AB1955E" w14:textId="77777777" w:rsidR="006D491B" w:rsidRPr="006D491B" w:rsidRDefault="006D491B" w:rsidP="006D491B">
      <w:pPr>
        <w:pStyle w:val="EndNoteBibliography"/>
        <w:ind w:left="720" w:hanging="720"/>
        <w:rPr>
          <w:noProof/>
        </w:rPr>
      </w:pPr>
      <w:bookmarkStart w:id="31" w:name="_ENREF_32"/>
      <w:r w:rsidRPr="006D491B">
        <w:rPr>
          <w:noProof/>
        </w:rPr>
        <w:t xml:space="preserve">WOLPERT, D. H. 1996. The lack of a priori distinctions between learning algorithms. </w:t>
      </w:r>
      <w:r w:rsidRPr="006D491B">
        <w:rPr>
          <w:i/>
          <w:noProof/>
        </w:rPr>
        <w:t>Neural computation,</w:t>
      </w:r>
      <w:r w:rsidRPr="006D491B">
        <w:rPr>
          <w:noProof/>
        </w:rPr>
        <w:t xml:space="preserve"> 8</w:t>
      </w:r>
      <w:r w:rsidRPr="006D491B">
        <w:rPr>
          <w:b/>
          <w:noProof/>
        </w:rPr>
        <w:t>,</w:t>
      </w:r>
      <w:r w:rsidRPr="006D491B">
        <w:rPr>
          <w:noProof/>
        </w:rPr>
        <w:t xml:space="preserve"> 1341-1390.</w:t>
      </w:r>
      <w:bookmarkEnd w:id="31"/>
    </w:p>
    <w:p w14:paraId="7B9B3E88" w14:textId="51D886A0" w:rsidR="00B45E6C" w:rsidRDefault="006D491B">
      <w:r>
        <w:fldChar w:fldCharType="end"/>
      </w:r>
    </w:p>
    <w:sectPr w:rsidR="00B45E6C" w:rsidSect="003C731B">
      <w:pgSz w:w="16820" w:h="11900" w:orient="landscape"/>
      <w:pgMar w:top="418" w:right="496" w:bottom="203" w:left="73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E4760"/>
    <w:multiLevelType w:val="hybridMultilevel"/>
    <w:tmpl w:val="FD80C0D4"/>
    <w:lvl w:ilvl="0" w:tplc="A42245D2">
      <w:start w:val="1"/>
      <w:numFmt w:val="none"/>
      <w:lvlText w:val="2.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3EA773E"/>
    <w:multiLevelType w:val="hybridMultilevel"/>
    <w:tmpl w:val="75085362"/>
    <w:lvl w:ilvl="0" w:tplc="8980842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3ED628F"/>
    <w:multiLevelType w:val="hybridMultilevel"/>
    <w:tmpl w:val="26EC7FA8"/>
    <w:lvl w:ilvl="0" w:tplc="CC2C3022">
      <w:start w:val="1"/>
      <w:numFmt w:val="decimal"/>
      <w:lvlText w:val="%1."/>
      <w:lvlJc w:val="left"/>
      <w:pPr>
        <w:ind w:left="720" w:hanging="360"/>
      </w:pPr>
      <w:rPr>
        <w:rFonts w:asciiTheme="minorHAnsi" w:eastAsiaTheme="minorEastAsia"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AE66DFF"/>
    <w:multiLevelType w:val="hybridMultilevel"/>
    <w:tmpl w:val="33407D20"/>
    <w:lvl w:ilvl="0" w:tplc="DA50EC46">
      <w:start w:val="1"/>
      <w:numFmt w:val="none"/>
      <w:lvlText w:val="1.2"/>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3C4282C"/>
    <w:multiLevelType w:val="hybridMultilevel"/>
    <w:tmpl w:val="13F293B8"/>
    <w:lvl w:ilvl="0" w:tplc="74404A84">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FAE4272"/>
    <w:multiLevelType w:val="hybridMultilevel"/>
    <w:tmpl w:val="DE4A7A94"/>
    <w:lvl w:ilvl="0" w:tplc="E0662716">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4E70B6E"/>
    <w:multiLevelType w:val="multilevel"/>
    <w:tmpl w:val="6BE6E05A"/>
    <w:lvl w:ilvl="0">
      <w:start w:val="1"/>
      <w:numFmt w:val="decimal"/>
      <w:lvlText w:val="%1."/>
      <w:lvlJc w:val="left"/>
      <w:pPr>
        <w:ind w:left="360" w:hanging="360"/>
      </w:pPr>
      <w:rPr>
        <w:rFonts w:hint="default"/>
      </w:rPr>
    </w:lvl>
    <w:lvl w:ilvl="1">
      <w:start w:val="1"/>
      <w:numFmt w:val="none"/>
      <w:lvlText w:val="1.1"/>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FE251CE"/>
    <w:multiLevelType w:val="hybridMultilevel"/>
    <w:tmpl w:val="5FCA4F22"/>
    <w:lvl w:ilvl="0" w:tplc="066A8CC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ED72C1C"/>
    <w:multiLevelType w:val="hybridMultilevel"/>
    <w:tmpl w:val="99BC66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97151A3"/>
    <w:multiLevelType w:val="hybridMultilevel"/>
    <w:tmpl w:val="56E06B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EC84468"/>
    <w:multiLevelType w:val="hybridMultilevel"/>
    <w:tmpl w:val="1CFC2F64"/>
    <w:lvl w:ilvl="0" w:tplc="F2240DAE">
      <w:start w:val="1"/>
      <w:numFmt w:val="none"/>
      <w:lvlText w:val="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74762C10"/>
    <w:multiLevelType w:val="hybridMultilevel"/>
    <w:tmpl w:val="7442786C"/>
    <w:lvl w:ilvl="0" w:tplc="D9565E06">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D15674E"/>
    <w:multiLevelType w:val="hybridMultilevel"/>
    <w:tmpl w:val="E084EAA2"/>
    <w:lvl w:ilvl="0" w:tplc="4A284BDE">
      <w:start w:val="1"/>
      <w:numFmt w:val="none"/>
      <w:lvlText w:val="2.2"/>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E4851CB"/>
    <w:multiLevelType w:val="hybridMultilevel"/>
    <w:tmpl w:val="2E8AD496"/>
    <w:lvl w:ilvl="0" w:tplc="F53A767C">
      <w:start w:val="1"/>
      <w:numFmt w:val="none"/>
      <w:lvlText w:val="1.3"/>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10"/>
  </w:num>
  <w:num w:numId="3">
    <w:abstractNumId w:val="3"/>
  </w:num>
  <w:num w:numId="4">
    <w:abstractNumId w:val="13"/>
  </w:num>
  <w:num w:numId="5">
    <w:abstractNumId w:val="0"/>
  </w:num>
  <w:num w:numId="6">
    <w:abstractNumId w:val="7"/>
  </w:num>
  <w:num w:numId="7">
    <w:abstractNumId w:val="12"/>
  </w:num>
  <w:num w:numId="8">
    <w:abstractNumId w:val="1"/>
  </w:num>
  <w:num w:numId="9">
    <w:abstractNumId w:val="11"/>
  </w:num>
  <w:num w:numId="10">
    <w:abstractNumId w:val="5"/>
  </w:num>
  <w:num w:numId="11">
    <w:abstractNumId w:val="8"/>
  </w:num>
  <w:num w:numId="12">
    <w:abstractNumId w:val="4"/>
  </w:num>
  <w:num w:numId="13">
    <w:abstractNumId w:val="9"/>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f09dvtpxjvzewmev5adps9xt2wasat0rvvws&quot;&gt;My EndNote Library&lt;record-ids&gt;&lt;item&gt;170&lt;/item&gt;&lt;item&gt;171&lt;/item&gt;&lt;item&gt;172&lt;/item&gt;&lt;item&gt;173&lt;/item&gt;&lt;item&gt;174&lt;/item&gt;&lt;item&gt;175&lt;/item&gt;&lt;item&gt;176&lt;/item&gt;&lt;item&gt;177&lt;/item&gt;&lt;item&gt;178&lt;/item&gt;&lt;item&gt;179&lt;/item&gt;&lt;item&gt;180&lt;/item&gt;&lt;item&gt;181&lt;/item&gt;&lt;item&gt;182&lt;/item&gt;&lt;item&gt;183&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record-ids&gt;&lt;/item&gt;&lt;/Libraries&gt;"/>
  </w:docVars>
  <w:rsids>
    <w:rsidRoot w:val="00B45E6C"/>
    <w:rsid w:val="00011100"/>
    <w:rsid w:val="0003430C"/>
    <w:rsid w:val="00060510"/>
    <w:rsid w:val="00085254"/>
    <w:rsid w:val="0008745A"/>
    <w:rsid w:val="000936A4"/>
    <w:rsid w:val="000E1095"/>
    <w:rsid w:val="000F6B5E"/>
    <w:rsid w:val="0010331B"/>
    <w:rsid w:val="00163A30"/>
    <w:rsid w:val="00165218"/>
    <w:rsid w:val="00193B38"/>
    <w:rsid w:val="00200DCB"/>
    <w:rsid w:val="00214B2F"/>
    <w:rsid w:val="00226A51"/>
    <w:rsid w:val="002B1FE7"/>
    <w:rsid w:val="002C015E"/>
    <w:rsid w:val="002E0F01"/>
    <w:rsid w:val="00310D46"/>
    <w:rsid w:val="003128EB"/>
    <w:rsid w:val="003238AC"/>
    <w:rsid w:val="003263F3"/>
    <w:rsid w:val="003264AA"/>
    <w:rsid w:val="00337ED5"/>
    <w:rsid w:val="00351002"/>
    <w:rsid w:val="003A1C11"/>
    <w:rsid w:val="003B1B2D"/>
    <w:rsid w:val="003B650F"/>
    <w:rsid w:val="003B7749"/>
    <w:rsid w:val="003C731B"/>
    <w:rsid w:val="003D091E"/>
    <w:rsid w:val="003E1268"/>
    <w:rsid w:val="00425C29"/>
    <w:rsid w:val="0043596A"/>
    <w:rsid w:val="00454D07"/>
    <w:rsid w:val="00456430"/>
    <w:rsid w:val="004654BD"/>
    <w:rsid w:val="004B1F5D"/>
    <w:rsid w:val="004C2AB2"/>
    <w:rsid w:val="004C3DF4"/>
    <w:rsid w:val="004E1D55"/>
    <w:rsid w:val="004F062D"/>
    <w:rsid w:val="00520DEF"/>
    <w:rsid w:val="005901FD"/>
    <w:rsid w:val="005E55F5"/>
    <w:rsid w:val="005F2FEF"/>
    <w:rsid w:val="00603D03"/>
    <w:rsid w:val="00662256"/>
    <w:rsid w:val="0067189B"/>
    <w:rsid w:val="00696D56"/>
    <w:rsid w:val="00697978"/>
    <w:rsid w:val="006B717F"/>
    <w:rsid w:val="006D083F"/>
    <w:rsid w:val="006D491B"/>
    <w:rsid w:val="006F4C3C"/>
    <w:rsid w:val="00763C17"/>
    <w:rsid w:val="00770C5D"/>
    <w:rsid w:val="007802D5"/>
    <w:rsid w:val="007C12BF"/>
    <w:rsid w:val="007C1349"/>
    <w:rsid w:val="007C3140"/>
    <w:rsid w:val="007D54AC"/>
    <w:rsid w:val="00801036"/>
    <w:rsid w:val="00813B8B"/>
    <w:rsid w:val="00822002"/>
    <w:rsid w:val="0082615A"/>
    <w:rsid w:val="00832ACB"/>
    <w:rsid w:val="00867A9A"/>
    <w:rsid w:val="008B053D"/>
    <w:rsid w:val="00906EB5"/>
    <w:rsid w:val="0092605A"/>
    <w:rsid w:val="00935B13"/>
    <w:rsid w:val="00937D9E"/>
    <w:rsid w:val="00946BD5"/>
    <w:rsid w:val="009712C2"/>
    <w:rsid w:val="00976B89"/>
    <w:rsid w:val="00987196"/>
    <w:rsid w:val="009C4722"/>
    <w:rsid w:val="009D19F6"/>
    <w:rsid w:val="00A104DA"/>
    <w:rsid w:val="00A56DBD"/>
    <w:rsid w:val="00A8432B"/>
    <w:rsid w:val="00A92098"/>
    <w:rsid w:val="00AA1E42"/>
    <w:rsid w:val="00AB3E01"/>
    <w:rsid w:val="00AB5776"/>
    <w:rsid w:val="00AC63BA"/>
    <w:rsid w:val="00B241E4"/>
    <w:rsid w:val="00B45E6C"/>
    <w:rsid w:val="00B532A5"/>
    <w:rsid w:val="00B71473"/>
    <w:rsid w:val="00B714A0"/>
    <w:rsid w:val="00B81C99"/>
    <w:rsid w:val="00BB0260"/>
    <w:rsid w:val="00BC3133"/>
    <w:rsid w:val="00BF31B3"/>
    <w:rsid w:val="00C438D3"/>
    <w:rsid w:val="00CB69A4"/>
    <w:rsid w:val="00CE2D1D"/>
    <w:rsid w:val="00D20F8B"/>
    <w:rsid w:val="00D63A00"/>
    <w:rsid w:val="00D827A0"/>
    <w:rsid w:val="00DA115A"/>
    <w:rsid w:val="00E2632A"/>
    <w:rsid w:val="00E51998"/>
    <w:rsid w:val="00E67C7B"/>
    <w:rsid w:val="00EC4D98"/>
    <w:rsid w:val="00EF5B96"/>
    <w:rsid w:val="00F00C39"/>
    <w:rsid w:val="00F31B65"/>
    <w:rsid w:val="00F421B6"/>
    <w:rsid w:val="00F43FDA"/>
    <w:rsid w:val="00F47547"/>
    <w:rsid w:val="00F9235B"/>
    <w:rsid w:val="00FC07CC"/>
    <w:rsid w:val="00FD3620"/>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F840E"/>
  <w15:chartTrackingRefBased/>
  <w15:docId w15:val="{BB645B51-0C7A-6C4E-977D-F861A19CF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H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B45E6C"/>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B45E6C"/>
    <w:pPr>
      <w:keepNext/>
      <w:keepLines/>
      <w:spacing w:before="40" w:line="259" w:lineRule="auto"/>
      <w:outlineLvl w:val="1"/>
    </w:pPr>
    <w:rPr>
      <w:rFonts w:asciiTheme="majorHAnsi" w:eastAsiaTheme="majorEastAsia" w:hAnsiTheme="majorHAnsi" w:cstheme="majorBidi"/>
      <w:color w:val="2F5496" w:themeColor="accent1" w:themeShade="BF"/>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5E6C"/>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B45E6C"/>
    <w:rPr>
      <w:rFonts w:asciiTheme="majorHAnsi" w:eastAsiaTheme="majorEastAsia" w:hAnsiTheme="majorHAnsi" w:cstheme="majorBidi"/>
      <w:color w:val="2F5496" w:themeColor="accent1" w:themeShade="BF"/>
      <w:sz w:val="26"/>
      <w:szCs w:val="26"/>
      <w:lang w:val="en-GB"/>
    </w:rPr>
  </w:style>
  <w:style w:type="paragraph" w:styleId="NormalWeb">
    <w:name w:val="Normal (Web)"/>
    <w:basedOn w:val="Normal"/>
    <w:uiPriority w:val="99"/>
    <w:unhideWhenUsed/>
    <w:rsid w:val="00B45E6C"/>
    <w:pPr>
      <w:spacing w:before="100" w:beforeAutospacing="1" w:after="100" w:afterAutospacing="1"/>
    </w:pPr>
    <w:rPr>
      <w:rFonts w:ascii="Times New Roman" w:eastAsia="Times New Roman" w:hAnsi="Times New Roman" w:cs="Times New Roman"/>
      <w:lang w:eastAsia="en-GB"/>
    </w:rPr>
  </w:style>
  <w:style w:type="table" w:styleId="PlainTable1">
    <w:name w:val="Plain Table 1"/>
    <w:basedOn w:val="TableNormal"/>
    <w:uiPriority w:val="41"/>
    <w:rsid w:val="00B45E6C"/>
    <w:rPr>
      <w:sz w:val="22"/>
      <w:szCs w:val="22"/>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2">
    <w:name w:val="Grid Table 4 Accent 2"/>
    <w:basedOn w:val="TableNormal"/>
    <w:uiPriority w:val="49"/>
    <w:rsid w:val="00B45E6C"/>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1">
    <w:name w:val="Grid Table 4 Accent 1"/>
    <w:basedOn w:val="TableNormal"/>
    <w:uiPriority w:val="49"/>
    <w:rsid w:val="00B45E6C"/>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B45E6C"/>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6">
    <w:name w:val="Grid Table 3 Accent 6"/>
    <w:basedOn w:val="TableNormal"/>
    <w:uiPriority w:val="48"/>
    <w:rsid w:val="00B45E6C"/>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3-Accent5">
    <w:name w:val="Grid Table 3 Accent 5"/>
    <w:basedOn w:val="TableNormal"/>
    <w:uiPriority w:val="48"/>
    <w:rsid w:val="00B45E6C"/>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3-Accent4">
    <w:name w:val="Grid Table 3 Accent 4"/>
    <w:basedOn w:val="TableNormal"/>
    <w:uiPriority w:val="48"/>
    <w:rsid w:val="00B45E6C"/>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4-Accent3">
    <w:name w:val="Grid Table 4 Accent 3"/>
    <w:basedOn w:val="TableNormal"/>
    <w:uiPriority w:val="49"/>
    <w:rsid w:val="00B45E6C"/>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4">
    <w:name w:val="Grid Table 4 Accent 4"/>
    <w:basedOn w:val="TableNormal"/>
    <w:uiPriority w:val="49"/>
    <w:rsid w:val="00B45E6C"/>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3-Accent1">
    <w:name w:val="Grid Table 3 Accent 1"/>
    <w:basedOn w:val="TableNormal"/>
    <w:uiPriority w:val="48"/>
    <w:rsid w:val="00B45E6C"/>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1Light-Accent5">
    <w:name w:val="Grid Table 1 Light Accent 5"/>
    <w:basedOn w:val="TableNormal"/>
    <w:uiPriority w:val="46"/>
    <w:rsid w:val="00B45E6C"/>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Grid">
    <w:name w:val="Table Grid"/>
    <w:basedOn w:val="TableNormal"/>
    <w:uiPriority w:val="39"/>
    <w:rsid w:val="00B45E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45E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B45E6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6Colourful">
    <w:name w:val="Grid Table 6 Colorful"/>
    <w:basedOn w:val="TableNormal"/>
    <w:uiPriority w:val="51"/>
    <w:rsid w:val="00B45E6C"/>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B45E6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
    <w:name w:val="Grid Table 3"/>
    <w:basedOn w:val="TableNormal"/>
    <w:uiPriority w:val="48"/>
    <w:rsid w:val="00B45E6C"/>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istParagraph">
    <w:name w:val="List Paragraph"/>
    <w:basedOn w:val="Normal"/>
    <w:uiPriority w:val="34"/>
    <w:qFormat/>
    <w:rsid w:val="00B45E6C"/>
    <w:pPr>
      <w:spacing w:after="160" w:line="259" w:lineRule="auto"/>
      <w:ind w:left="720"/>
      <w:contextualSpacing/>
    </w:pPr>
    <w:rPr>
      <w:rFonts w:eastAsiaTheme="minorHAnsi"/>
      <w:sz w:val="22"/>
      <w:szCs w:val="22"/>
      <w:lang w:val="en-GB"/>
    </w:rPr>
  </w:style>
  <w:style w:type="paragraph" w:customStyle="1" w:styleId="EndNoteBibliography">
    <w:name w:val="EndNote Bibliography"/>
    <w:basedOn w:val="Normal"/>
    <w:link w:val="EndNoteBibliographyChar"/>
    <w:rsid w:val="00B45E6C"/>
    <w:pPr>
      <w:spacing w:after="160"/>
    </w:pPr>
    <w:rPr>
      <w:rFonts w:ascii="Calibri" w:eastAsiaTheme="minorHAnsi" w:hAnsi="Calibri" w:cs="Calibri"/>
      <w:szCs w:val="22"/>
      <w:lang w:val="en-US"/>
    </w:rPr>
  </w:style>
  <w:style w:type="character" w:customStyle="1" w:styleId="EndNoteBibliographyChar">
    <w:name w:val="EndNote Bibliography Char"/>
    <w:basedOn w:val="DefaultParagraphFont"/>
    <w:link w:val="EndNoteBibliography"/>
    <w:rsid w:val="00B45E6C"/>
    <w:rPr>
      <w:rFonts w:ascii="Calibri" w:hAnsi="Calibri" w:cs="Calibri"/>
      <w:szCs w:val="22"/>
      <w:lang w:val="en-US"/>
    </w:rPr>
  </w:style>
  <w:style w:type="paragraph" w:customStyle="1" w:styleId="EndNoteBibliographyTitle">
    <w:name w:val="EndNote Bibliography Title"/>
    <w:basedOn w:val="Normal"/>
    <w:link w:val="EndNoteBibliographyTitleChar"/>
    <w:rsid w:val="00B45E6C"/>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45E6C"/>
    <w:rPr>
      <w:rFonts w:ascii="Calibri" w:eastAsiaTheme="minorEastAsia" w:hAnsi="Calibri" w:cs="Calibri"/>
      <w:lang w:val="en-US"/>
    </w:rPr>
  </w:style>
  <w:style w:type="character" w:styleId="Hyperlink">
    <w:name w:val="Hyperlink"/>
    <w:basedOn w:val="DefaultParagraphFont"/>
    <w:uiPriority w:val="99"/>
    <w:unhideWhenUsed/>
    <w:rsid w:val="00F00C39"/>
    <w:rPr>
      <w:color w:val="0563C1" w:themeColor="hyperlink"/>
      <w:u w:val="single"/>
    </w:rPr>
  </w:style>
  <w:style w:type="character" w:styleId="UnresolvedMention">
    <w:name w:val="Unresolved Mention"/>
    <w:basedOn w:val="DefaultParagraphFont"/>
    <w:uiPriority w:val="99"/>
    <w:semiHidden/>
    <w:unhideWhenUsed/>
    <w:rsid w:val="00F00C39"/>
    <w:rPr>
      <w:color w:val="605E5C"/>
      <w:shd w:val="clear" w:color="auto" w:fill="E1DFDD"/>
    </w:rPr>
  </w:style>
  <w:style w:type="character" w:styleId="FollowedHyperlink">
    <w:name w:val="FollowedHyperlink"/>
    <w:basedOn w:val="DefaultParagraphFont"/>
    <w:uiPriority w:val="99"/>
    <w:semiHidden/>
    <w:unhideWhenUsed/>
    <w:rsid w:val="00F00C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0162694">
      <w:bodyDiv w:val="1"/>
      <w:marLeft w:val="0"/>
      <w:marRight w:val="0"/>
      <w:marTop w:val="0"/>
      <w:marBottom w:val="0"/>
      <w:divBdr>
        <w:top w:val="none" w:sz="0" w:space="0" w:color="auto"/>
        <w:left w:val="none" w:sz="0" w:space="0" w:color="auto"/>
        <w:bottom w:val="none" w:sz="0" w:space="0" w:color="auto"/>
        <w:right w:val="none" w:sz="0" w:space="0" w:color="auto"/>
      </w:divBdr>
    </w:div>
    <w:div w:id="1340234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hyperlink" Target="https://github.com/nunufung/PROM02"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github.com/nunufung/PROM02/blob/main/dataset%20v7_57k%20another%20pattern%203.csv"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hyperlink" Target="https://github.com/nunufung/PROM02/blob/main/Restaurant_Sales_and_Status_Predictions_v5.ipynb"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nunufung/PROM02/blob/main/Prom02%20ppt%20v1.46.pdf"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C1F412-5B6F-654E-9A98-A00E874E1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338</Words>
  <Characters>13331</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Fung</dc:creator>
  <cp:keywords/>
  <dc:description/>
  <cp:lastModifiedBy>Lewis Fung</cp:lastModifiedBy>
  <cp:revision>2</cp:revision>
  <dcterms:created xsi:type="dcterms:W3CDTF">2021-06-22T01:02:00Z</dcterms:created>
  <dcterms:modified xsi:type="dcterms:W3CDTF">2021-06-22T01:02:00Z</dcterms:modified>
</cp:coreProperties>
</file>